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1C7C1BC0" w:rsidR="00E27205" w:rsidRPr="00934941" w:rsidRDefault="00E27205" w:rsidP="00334B76">
      <w:pPr>
        <w:jc w:val="both"/>
        <w:rPr>
          <w:b/>
        </w:rPr>
        <w:pPrChange w:id="0" w:author="Parks, Robbie M" w:date="2022-04-26T11:45:00Z">
          <w:pPr/>
        </w:pPrChange>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del w:id="1" w:author="Parks, Robbie M" w:date="2022-04-26T11:45:00Z">
        <w:r w:rsidR="004C5DD5">
          <w:delText>that</w:delText>
        </w:r>
        <w:r w:rsidR="00F9217A" w:rsidRPr="00BE40FA">
          <w:delText xml:space="preserve"> </w:delText>
        </w:r>
      </w:del>
      <w:r w:rsidR="00F9217A" w:rsidRPr="00BE40FA">
        <w:t xml:space="preserve">ALS </w:t>
      </w:r>
      <w:del w:id="2" w:author="Parks, Robbie M" w:date="2022-04-26T11:45:00Z">
        <w:r w:rsidR="00206201">
          <w:delText xml:space="preserve">symptoms </w:delText>
        </w:r>
        <w:r w:rsidR="00F9217A" w:rsidRPr="00BE40FA">
          <w:delText>onset is</w:delText>
        </w:r>
      </w:del>
      <w:ins w:id="3" w:author="Parks, Robbie M" w:date="2022-04-26T11:45:00Z">
        <w:r w:rsidR="009B7241" w:rsidRPr="00BE40FA">
          <w:t xml:space="preserve">diagnosis </w:t>
        </w:r>
        <w:r w:rsidR="006F44D8">
          <w:t>may be</w:t>
        </w:r>
      </w:ins>
      <w:r w:rsidR="00F9217A" w:rsidRPr="00BE40FA">
        <w:t xml:space="preserve"> associated with air pollution</w:t>
      </w:r>
      <w:r w:rsidR="0027095D">
        <w:t xml:space="preserve"> exposure</w:t>
      </w:r>
      <w:r w:rsidR="00F9217A" w:rsidRPr="00BE40FA">
        <w:t xml:space="preserve"> and specifically</w:t>
      </w:r>
      <w:del w:id="4" w:author="Parks, Robbie M" w:date="2022-04-26T11:45:00Z">
        <w:r w:rsidR="00F9217A" w:rsidRPr="00BE40FA">
          <w:delText xml:space="preserve"> to</w:delText>
        </w:r>
      </w:del>
      <w:r w:rsidR="00F9217A" w:rsidRPr="00BE40FA">
        <w:t xml:space="preserve"> traffic-related </w:t>
      </w:r>
      <w:r w:rsidR="00E6169B">
        <w:t>pollutants</w:t>
      </w:r>
      <w:r w:rsidR="00F9217A" w:rsidRPr="00BE40FA">
        <w:t>.</w:t>
      </w:r>
    </w:p>
    <w:p w14:paraId="5DFA7626" w14:textId="77777777" w:rsidR="00666546" w:rsidRPr="00BE40FA" w:rsidRDefault="00666546" w:rsidP="00334B76">
      <w:pPr>
        <w:jc w:val="both"/>
        <w:pPrChange w:id="5" w:author="Parks, Robbie M" w:date="2022-04-26T11:45:00Z">
          <w:pPr/>
        </w:pPrChange>
      </w:pPr>
    </w:p>
    <w:p w14:paraId="1D16C3EE" w14:textId="72DA3470" w:rsidR="00F07E84" w:rsidRDefault="00C768EE" w:rsidP="00334B76">
      <w:pPr>
        <w:jc w:val="both"/>
        <w:rPr>
          <w:bCs/>
        </w:rPr>
        <w:pPrChange w:id="6" w:author="Parks, Robbie M" w:date="2022-04-26T11:45:00Z">
          <w:pPr/>
        </w:pPrChange>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del w:id="7" w:author="Parks, Robbie M" w:date="2022-04-26T11:45:00Z">
        <w:r w:rsidR="00F07E84" w:rsidRPr="00BE40FA">
          <w:rPr>
            <w:bCs/>
          </w:rPr>
          <w:delText xml:space="preserve">data </w:delText>
        </w:r>
        <w:r w:rsidR="00C45A34">
          <w:rPr>
            <w:bCs/>
          </w:rPr>
          <w:delText xml:space="preserve">on </w:delText>
        </w:r>
      </w:del>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del w:id="8" w:author="Parks, Robbie M" w:date="2022-04-26T11:45:00Z">
        <w:r w:rsidR="00F07E84" w:rsidRPr="00BE40FA">
          <w:rPr>
            <w:bCs/>
          </w:rPr>
          <w:delText>between</w:delText>
        </w:r>
      </w:del>
      <w:ins w:id="9" w:author="Parks, Robbie M" w:date="2022-04-26T11:45:00Z">
        <w:r w:rsidR="001B2BEE">
          <w:rPr>
            <w:bCs/>
          </w:rPr>
          <w:t>during</w:t>
        </w:r>
      </w:ins>
      <w:r w:rsidR="00F07E84" w:rsidRPr="00BE40FA">
        <w:rPr>
          <w:bCs/>
        </w:rPr>
        <w:t xml:space="preserve"> 1989</w:t>
      </w:r>
      <w:del w:id="10" w:author="Parks, Robbie M" w:date="2022-04-26T11:45:00Z">
        <w:r w:rsidR="00F07E84" w:rsidRPr="00BE40FA">
          <w:rPr>
            <w:bCs/>
          </w:rPr>
          <w:delText xml:space="preserve"> – </w:delText>
        </w:r>
      </w:del>
      <w:ins w:id="11" w:author="Parks, Robbie M" w:date="2022-04-26T11:45:00Z">
        <w:r w:rsidR="00F07E84" w:rsidRPr="00BE40FA">
          <w:rPr>
            <w:bCs/>
          </w:rPr>
          <w:t>–</w:t>
        </w:r>
      </w:ins>
      <w:r w:rsidR="00F07E84" w:rsidRPr="00BE40FA">
        <w:rPr>
          <w:bCs/>
        </w:rPr>
        <w:t>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We used</w:t>
      </w:r>
      <w:ins w:id="12" w:author="Parks, Robbie M" w:date="2022-04-26T11:45:00Z">
        <w:r w:rsidR="00F07E84" w:rsidRPr="00BE40FA">
          <w:rPr>
            <w:bCs/>
          </w:rPr>
          <w:t xml:space="preserve"> </w:t>
        </w:r>
        <w:r w:rsidR="00327122">
          <w:rPr>
            <w:bCs/>
          </w:rPr>
          <w:t>validated</w:t>
        </w:r>
      </w:ins>
      <w:r w:rsidR="00327122">
        <w:rPr>
          <w:bCs/>
        </w:rPr>
        <w:t xml:space="preserve">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del w:id="13" w:author="Parks, Robbie M" w:date="2022-04-26T11:45:00Z">
        <w:r w:rsidR="008F295B">
          <w:rPr>
            <w:bCs/>
          </w:rPr>
          <w:delText xml:space="preserve">from </w:delText>
        </w:r>
        <w:r w:rsidR="00F07E84" w:rsidRPr="00BE40FA">
          <w:rPr>
            <w:bCs/>
          </w:rPr>
          <w:delText>validated spatio-temporal model</w:delText>
        </w:r>
        <w:r w:rsidR="00594CE8">
          <w:rPr>
            <w:bCs/>
          </w:rPr>
          <w:delText>s</w:delText>
        </w:r>
        <w:r w:rsidR="00F07E84" w:rsidRPr="00BE40FA">
          <w:rPr>
            <w:bCs/>
          </w:rPr>
          <w:delText xml:space="preserve"> </w:delText>
        </w:r>
      </w:del>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ins w:id="14" w:author="Parks, Robbie M" w:date="2022-04-26T11:45:00Z">
        <w:r w:rsidR="00E127B6" w:rsidRPr="00BE40FA">
          <w:rPr>
            <w:bCs/>
          </w:rPr>
          <w:t>study participants</w:t>
        </w:r>
        <w:r w:rsidR="00E127B6">
          <w:rPr>
            <w:bCs/>
          </w:rPr>
          <w:t>’</w:t>
        </w:r>
        <w:r w:rsidR="00322F56" w:rsidRPr="00BE40FA">
          <w:rPr>
            <w:bCs/>
          </w:rPr>
          <w:t xml:space="preserve"> </w:t>
        </w:r>
      </w:ins>
      <w:r w:rsidR="004A74FF">
        <w:rPr>
          <w:bCs/>
        </w:rPr>
        <w:t xml:space="preserve">present and historical </w:t>
      </w:r>
      <w:r w:rsidR="00322F56" w:rsidRPr="00BE40FA">
        <w:rPr>
          <w:bCs/>
        </w:rPr>
        <w:t>residential addresses</w:t>
      </w:r>
      <w:del w:id="15" w:author="Parks, Robbie M" w:date="2022-04-26T11:45:00Z">
        <w:r w:rsidR="00322F56" w:rsidRPr="00BE40FA">
          <w:rPr>
            <w:bCs/>
          </w:rPr>
          <w:delText xml:space="preserve"> of study participants</w:delText>
        </w:r>
        <w:r w:rsidR="00F07E84" w:rsidRPr="00BE40FA">
          <w:rPr>
            <w:bCs/>
          </w:rPr>
          <w:delText>.</w:delText>
        </w:r>
      </w:del>
      <w:ins w:id="16" w:author="Parks, Robbie M" w:date="2022-04-26T11:45:00Z">
        <w:r w:rsidR="00F07E84" w:rsidRPr="00BE40FA">
          <w:rPr>
            <w:bCs/>
          </w:rPr>
          <w:t>.</w:t>
        </w:r>
      </w:ins>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del w:id="17" w:author="Parks, Robbie M" w:date="2022-04-26T11:45:00Z">
        <w:r w:rsidR="00594CE8">
          <w:rPr>
            <w:bCs/>
          </w:rPr>
          <w:delText xml:space="preserve"> and adjusted</w:delText>
        </w:r>
      </w:del>
      <w:ins w:id="18" w:author="Parks, Robbie M" w:date="2022-04-26T11:45:00Z">
        <w:r w:rsidR="00307E2A">
          <w:rPr>
            <w:bCs/>
          </w:rPr>
          <w:t xml:space="preserve">, </w:t>
        </w:r>
        <w:r w:rsidR="00594CE8">
          <w:rPr>
            <w:bCs/>
          </w:rPr>
          <w:t>adjust</w:t>
        </w:r>
        <w:r w:rsidR="00307E2A">
          <w:rPr>
            <w:bCs/>
          </w:rPr>
          <w:t>ing</w:t>
        </w:r>
      </w:ins>
      <w:r w:rsidR="00594CE8">
        <w:rPr>
          <w:bCs/>
        </w:rPr>
        <w:t xml:space="preserve"> for potential confounders</w:t>
      </w:r>
      <w:ins w:id="19" w:author="Parks, Robbie M" w:date="2022-04-26T11:45:00Z">
        <w:r w:rsidR="00307E2A">
          <w:rPr>
            <w:bCs/>
          </w:rPr>
          <w:t>,</w:t>
        </w:r>
      </w:ins>
      <w:r w:rsidR="00307E2A">
        <w:rPr>
          <w:bCs/>
        </w:rPr>
        <w:t xml:space="preserve"> </w:t>
      </w:r>
      <w:r w:rsidR="00594CE8">
        <w:rPr>
          <w:bCs/>
        </w:rPr>
        <w:t xml:space="preserve">to estimate </w:t>
      </w:r>
      <w:del w:id="20" w:author="Parks, Robbie M" w:date="2022-04-26T11:45:00Z">
        <w:r w:rsidR="00594CE8">
          <w:rPr>
            <w:bCs/>
          </w:rPr>
          <w:delText xml:space="preserve">the </w:delText>
        </w:r>
      </w:del>
      <w:r w:rsidR="00594CE8">
        <w:rPr>
          <w:bCs/>
        </w:rPr>
        <w:t xml:space="preserve">overall </w:t>
      </w:r>
      <w:r w:rsidR="00FC7612">
        <w:rPr>
          <w:bCs/>
        </w:rPr>
        <w:t>and joint</w:t>
      </w:r>
      <w:r w:rsidR="00594CE8">
        <w:rPr>
          <w:bCs/>
        </w:rPr>
        <w:t xml:space="preserve"> </w:t>
      </w:r>
      <w:del w:id="21" w:author="Parks, Robbie M" w:date="2022-04-26T11:45:00Z">
        <w:r w:rsidR="00594CE8">
          <w:rPr>
            <w:bCs/>
          </w:rPr>
          <w:delText>association</w:delText>
        </w:r>
      </w:del>
      <w:ins w:id="22" w:author="Parks, Robbie M" w:date="2022-04-26T11:45:00Z">
        <w:r w:rsidR="00594CE8">
          <w:rPr>
            <w:bCs/>
          </w:rPr>
          <w:t>association</w:t>
        </w:r>
        <w:r w:rsidR="00A166F9">
          <w:rPr>
            <w:bCs/>
          </w:rPr>
          <w:t>s</w:t>
        </w:r>
      </w:ins>
      <w:r w:rsidR="00594CE8">
        <w:rPr>
          <w:bCs/>
        </w:rPr>
        <w:t xml:space="preserve"> </w:t>
      </w:r>
      <w:r w:rsidR="007E091D">
        <w:rPr>
          <w:bCs/>
        </w:rPr>
        <w:t>for</w:t>
      </w:r>
      <w:r w:rsidR="00594CE8">
        <w:rPr>
          <w:bCs/>
        </w:rPr>
        <w:t xml:space="preserve"> the </w:t>
      </w:r>
      <w:del w:id="23" w:author="Parks, Robbie M" w:date="2022-04-26T11:45:00Z">
        <w:r w:rsidR="004E73DE">
          <w:rPr>
            <w:bCs/>
          </w:rPr>
          <w:delText>three</w:delText>
        </w:r>
        <w:r w:rsidR="00594CE8">
          <w:rPr>
            <w:bCs/>
          </w:rPr>
          <w:delText xml:space="preserve"> </w:delText>
        </w:r>
      </w:del>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del w:id="24" w:author="Parks, Robbie M" w:date="2022-04-26T11:45:00Z">
        <w:r w:rsidR="00594CE8">
          <w:rPr>
            <w:bCs/>
          </w:rPr>
          <w:delText xml:space="preserve">and </w:delText>
        </w:r>
      </w:del>
      <w:r w:rsidR="00594CE8">
        <w:rPr>
          <w:bCs/>
        </w:rPr>
        <w:t xml:space="preserve">EC), </w:t>
      </w:r>
      <w:del w:id="25" w:author="Parks, Robbie M" w:date="2022-04-26T11:45:00Z">
        <w:r w:rsidR="00594CE8">
          <w:rPr>
            <w:bCs/>
          </w:rPr>
          <w:delText>as well as</w:delText>
        </w:r>
      </w:del>
      <w:ins w:id="26" w:author="Parks, Robbie M" w:date="2022-04-26T11:45:00Z">
        <w:r w:rsidR="000B35A2">
          <w:rPr>
            <w:bCs/>
          </w:rPr>
          <w:t>and</w:t>
        </w:r>
      </w:ins>
      <w:r w:rsidR="00594CE8">
        <w:rPr>
          <w:bCs/>
        </w:rPr>
        <w:t xml:space="preserve"> pollutant-specific associations</w:t>
      </w:r>
      <w:r w:rsidR="00130D2B" w:rsidRPr="00BE40FA">
        <w:rPr>
          <w:bCs/>
        </w:rPr>
        <w:t>.</w:t>
      </w:r>
    </w:p>
    <w:p w14:paraId="2F25FF1F" w14:textId="77777777" w:rsidR="00666546" w:rsidRPr="00BE40FA" w:rsidRDefault="00666546" w:rsidP="00334B76">
      <w:pPr>
        <w:jc w:val="both"/>
        <w:rPr>
          <w:bCs/>
        </w:rPr>
        <w:pPrChange w:id="27" w:author="Parks, Robbie M" w:date="2022-04-26T11:45:00Z">
          <w:pPr/>
        </w:pPrChange>
      </w:pPr>
    </w:p>
    <w:p w14:paraId="4029EEA4" w14:textId="02F5138C" w:rsidR="00E27205" w:rsidRDefault="00E27205" w:rsidP="00334B76">
      <w:pPr>
        <w:jc w:val="both"/>
        <w:rPr>
          <w:color w:val="000000" w:themeColor="text1"/>
        </w:rPr>
        <w:pPrChange w:id="28" w:author="Parks, Robbie M" w:date="2022-04-26T11:45:00Z">
          <w:pPr/>
        </w:pPrChange>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del w:id="29" w:author="Parks, Robbie M" w:date="2022-04-26T11:45:00Z">
        <w:r w:rsidR="00A37346">
          <w:rPr>
            <w:color w:val="000000" w:themeColor="text1"/>
          </w:rPr>
          <w:delText>was</w:delText>
        </w:r>
      </w:del>
      <w:ins w:id="30" w:author="Parks, Robbie M" w:date="2022-04-26T11:45:00Z">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potentially</w:t>
        </w:r>
      </w:ins>
      <w:r w:rsidR="00880428">
        <w:rPr>
          <w:color w:val="000000" w:themeColor="text1"/>
        </w:rPr>
        <w:t xml:space="preserve">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del w:id="31" w:author="Parks, Robbie M" w:date="2022-04-26T11:45:00Z">
        <w:r w:rsidR="00301AD8" w:rsidRPr="00BE40FA">
          <w:rPr>
            <w:color w:val="000000" w:themeColor="text1"/>
          </w:rPr>
          <w:delText xml:space="preserve"> </w:delText>
        </w:r>
      </w:del>
      <w:r w:rsidR="00301AD8" w:rsidRPr="00BE40FA">
        <w:rPr>
          <w:color w:val="000000" w:themeColor="text1"/>
        </w:rPr>
        <w:t>[</w:t>
      </w:r>
      <w:proofErr w:type="spellStart"/>
      <w:r w:rsidR="00301AD8" w:rsidRPr="00BE40FA">
        <w:rPr>
          <w:color w:val="000000" w:themeColor="text1"/>
        </w:rPr>
        <w:t>CrI</w:t>
      </w:r>
      <w:proofErr w:type="spellEnd"/>
      <w:del w:id="32" w:author="Parks, Robbie M" w:date="2022-04-26T11:45:00Z">
        <w:r w:rsidR="00301AD8" w:rsidRPr="00BE40FA">
          <w:rPr>
            <w:color w:val="000000" w:themeColor="text1"/>
          </w:rPr>
          <w:delText>]</w:delText>
        </w:r>
        <w:r w:rsidR="00A37346" w:rsidRPr="00BE40FA">
          <w:rPr>
            <w:color w:val="000000" w:themeColor="text1"/>
          </w:rPr>
          <w:delText xml:space="preserve">: </w:delText>
        </w:r>
        <w:r w:rsidR="00FC7612">
          <w:rPr>
            <w:color w:val="000000" w:themeColor="text1"/>
          </w:rPr>
          <w:delText>-</w:delText>
        </w:r>
      </w:del>
      <w:ins w:id="33" w:author="Parks, Robbie M" w:date="2022-04-26T11:45:00Z">
        <w:r w:rsidR="00301AD8" w:rsidRPr="00BE40FA">
          <w:rPr>
            <w:color w:val="000000" w:themeColor="text1"/>
          </w:rPr>
          <w:t>]</w:t>
        </w:r>
        <w:r w:rsidR="00A37346" w:rsidRPr="00BE40FA">
          <w:rPr>
            <w:color w:val="000000" w:themeColor="text1"/>
          </w:rPr>
          <w:t>:</w:t>
        </w:r>
        <w:r w:rsidR="00FC7612">
          <w:rPr>
            <w:color w:val="000000" w:themeColor="text1"/>
          </w:rPr>
          <w:t>-</w:t>
        </w:r>
      </w:ins>
      <w:r w:rsidR="00FC7612">
        <w:rPr>
          <w:color w:val="000000" w:themeColor="text1"/>
        </w:rPr>
        <w:t>1.0</w:t>
      </w:r>
      <w:r w:rsidR="00A37346" w:rsidRPr="00BE40FA">
        <w:rPr>
          <w:color w:val="000000" w:themeColor="text1"/>
        </w:rPr>
        <w:t>%,</w:t>
      </w:r>
      <w:del w:id="34" w:author="Parks, Robbie M" w:date="2022-04-26T11:45:00Z">
        <w:r w:rsidR="00A37346" w:rsidRPr="00BE40FA">
          <w:rPr>
            <w:color w:val="000000" w:themeColor="text1"/>
          </w:rPr>
          <w:delText xml:space="preserve"> </w:delText>
        </w:r>
      </w:del>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ins w:id="35" w:author="Parks, Robbie M" w:date="2022-04-26T11:45:00Z">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ins>
      <w:r w:rsidR="00301AD8">
        <w:rPr>
          <w:color w:val="000000" w:themeColor="text1"/>
        </w:rPr>
        <w:t>(</w:t>
      </w:r>
      <w:r w:rsidR="00301AD8">
        <w:rPr>
          <w:bCs/>
          <w:color w:val="000000" w:themeColor="text1"/>
          <w:lang w:val="en-GB"/>
        </w:rPr>
        <w:t>-4.6</w:t>
      </w:r>
      <w:r w:rsidR="00301AD8" w:rsidRPr="00BE40FA">
        <w:rPr>
          <w:color w:val="000000" w:themeColor="text1"/>
        </w:rPr>
        <w:t>%;95%CrI</w:t>
      </w:r>
      <w:del w:id="36" w:author="Parks, Robbie M" w:date="2022-04-26T11:45:00Z">
        <w:r w:rsidR="007A4DB2">
          <w:rPr>
            <w:color w:val="000000" w:themeColor="text1"/>
          </w:rPr>
          <w:delText xml:space="preserve"> </w:delText>
        </w:r>
      </w:del>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w:t>
      </w:r>
      <w:ins w:id="37" w:author="Parks, Robbie M" w:date="2022-04-26T11:45:00Z">
        <w:r w:rsidR="005B1552">
          <w:rPr>
            <w:color w:val="000000" w:themeColor="text1"/>
          </w:rPr>
          <w:t>(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ins>
      <w:r w:rsidR="00301AD8">
        <w:rPr>
          <w:color w:val="000000" w:themeColor="text1"/>
        </w:rPr>
        <w:t>(</w:t>
      </w:r>
      <w:r w:rsidR="007A4DB2">
        <w:rPr>
          <w:bCs/>
          <w:color w:val="000000" w:themeColor="text1"/>
          <w:lang w:val="en-GB"/>
        </w:rPr>
        <w:t>-3.2</w:t>
      </w:r>
      <w:r w:rsidR="00301AD8" w:rsidRPr="00BE40FA">
        <w:rPr>
          <w:color w:val="000000" w:themeColor="text1"/>
        </w:rPr>
        <w:t>%;</w:t>
      </w:r>
      <w:del w:id="38" w:author="Parks, Robbie M" w:date="2022-04-26T11:45:00Z">
        <w:r w:rsidR="00301AD8" w:rsidRPr="00BE40FA">
          <w:rPr>
            <w:color w:val="000000" w:themeColor="text1"/>
          </w:rPr>
          <w:delText xml:space="preserve"> </w:delText>
        </w:r>
      </w:del>
      <w:r w:rsidR="00301AD8" w:rsidRPr="00BE40FA">
        <w:rPr>
          <w:color w:val="000000" w:themeColor="text1"/>
        </w:rPr>
        <w:t>95%CrI</w:t>
      </w:r>
      <w:del w:id="39" w:author="Parks, Robbie M" w:date="2022-04-26T11:45:00Z">
        <w:r w:rsidR="00301AD8">
          <w:rPr>
            <w:bCs/>
            <w:color w:val="000000" w:themeColor="text1"/>
            <w:lang w:val="en-GB"/>
          </w:rPr>
          <w:delText xml:space="preserve"> </w:delText>
        </w:r>
      </w:del>
      <w:r w:rsidR="00B80476">
        <w:rPr>
          <w:bCs/>
          <w:color w:val="000000" w:themeColor="text1"/>
          <w:lang w:val="en-GB"/>
        </w:rPr>
        <w:t>-14.4</w:t>
      </w:r>
      <w:r w:rsidR="00301AD8">
        <w:rPr>
          <w:bCs/>
          <w:color w:val="000000" w:themeColor="text1"/>
          <w:lang w:val="en-GB"/>
        </w:rPr>
        <w:t>%</w:t>
      </w:r>
      <w:r w:rsidR="00301AD8" w:rsidRPr="00BE40FA">
        <w:rPr>
          <w:color w:val="000000" w:themeColor="text1"/>
        </w:rPr>
        <w:t>,</w:t>
      </w:r>
      <w:del w:id="40" w:author="Parks, Robbie M" w:date="2022-04-26T11:45:00Z">
        <w:r w:rsidR="00301AD8" w:rsidRPr="00BE40FA">
          <w:rPr>
            <w:color w:val="000000" w:themeColor="text1"/>
          </w:rPr>
          <w:delText xml:space="preserve"> </w:delText>
        </w:r>
      </w:del>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del w:id="41" w:author="Parks, Robbie M" w:date="2022-04-26T11:45:00Z">
        <w:r w:rsidR="00CE13EF">
          <w:rPr>
            <w:color w:val="000000" w:themeColor="text1"/>
          </w:rPr>
          <w:delText>effect</w:delText>
        </w:r>
      </w:del>
      <w:ins w:id="42" w:author="Parks, Robbie M" w:date="2022-04-26T11:45:00Z">
        <w:r w:rsidR="00DB54CC">
          <w:rPr>
            <w:color w:val="000000" w:themeColor="text1"/>
          </w:rPr>
          <w:t>association</w:t>
        </w:r>
      </w:ins>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rPrChange w:id="43" w:author="Parks, Robbie M" w:date="2022-04-26T11:45:00Z">
            <w:rPr>
              <w:color w:val="000000" w:themeColor="text1"/>
            </w:rPr>
          </w:rPrChange>
        </w:rPr>
        <w:t>(</w:t>
      </w:r>
      <w:ins w:id="44" w:author="Parks, Robbie M" w:date="2022-04-26T11:45:00Z">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ins>
      <w:r w:rsidR="00CE13EF">
        <w:rPr>
          <w:bCs/>
          <w:color w:val="000000" w:themeColor="text1"/>
          <w:lang w:val="en-GB"/>
        </w:rPr>
        <w:t>0.7</w:t>
      </w:r>
      <w:r w:rsidR="00CE13EF" w:rsidRPr="00BE40FA">
        <w:rPr>
          <w:color w:val="000000" w:themeColor="text1"/>
        </w:rPr>
        <w:t>%;95%CrI</w:t>
      </w:r>
      <w:del w:id="45" w:author="Parks, Robbie M" w:date="2022-04-26T11:45:00Z">
        <w:r w:rsidR="00CE13EF">
          <w:rPr>
            <w:color w:val="000000" w:themeColor="text1"/>
          </w:rPr>
          <w:delText xml:space="preserve"> </w:delText>
        </w:r>
      </w:del>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We found no</w:t>
      </w:r>
      <w:ins w:id="46" w:author="Parks, Robbie M" w:date="2022-04-26T11:45:00Z">
        <w:r w:rsidR="004F2138">
          <w:rPr>
            <w:bCs/>
          </w:rPr>
          <w:t xml:space="preserve"> </w:t>
        </w:r>
        <w:r w:rsidR="00B67D54">
          <w:rPr>
            <w:bCs/>
          </w:rPr>
          <w:t>clear</w:t>
        </w:r>
      </w:ins>
      <w:r w:rsidR="00B67D54">
        <w:rPr>
          <w:bCs/>
        </w:rPr>
        <w:t xml:space="preserve">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w:t>
      </w:r>
      <w:r w:rsidR="005D4AE9" w:rsidRPr="00BE40FA">
        <w:rPr>
          <w:color w:val="000000" w:themeColor="text1"/>
        </w:rPr>
        <w:lastRenderedPageBreak/>
        <w:t xml:space="preserve">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Change w:id="47" w:author="Parks, Robbie M" w:date="2022-04-26T11:45:00Z">
          <w:pPr/>
        </w:pPrChange>
      </w:pPr>
    </w:p>
    <w:p w14:paraId="694E7838" w14:textId="1F3F788A" w:rsidR="00BB2133" w:rsidRDefault="00E27205" w:rsidP="00334B76">
      <w:pPr>
        <w:jc w:val="both"/>
        <w:pPrChange w:id="48" w:author="Parks, Robbie M" w:date="2022-04-26T11:45:00Z">
          <w:pPr/>
        </w:pPrChange>
      </w:pPr>
      <w:r w:rsidRPr="00BE40FA">
        <w:rPr>
          <w:b/>
        </w:rPr>
        <w:t>Conclusion</w:t>
      </w:r>
      <w:r w:rsidR="00C768EE">
        <w:rPr>
          <w:b/>
        </w:rPr>
        <w:t>s:</w:t>
      </w:r>
      <w:r w:rsidRPr="00BE40FA">
        <w:rPr>
          <w:bCs/>
        </w:rPr>
        <w:t xml:space="preserve"> </w:t>
      </w:r>
      <w:del w:id="49" w:author="Parks, Robbie M" w:date="2022-04-26T11:45:00Z">
        <w:r w:rsidR="005D4AE9" w:rsidRPr="00BE40FA">
          <w:delText>Our results indicate a</w:delText>
        </w:r>
      </w:del>
      <w:ins w:id="50" w:author="Parks, Robbie M" w:date="2022-04-26T11:45:00Z">
        <w:r w:rsidR="00472A55">
          <w:t>A</w:t>
        </w:r>
      </w:ins>
      <w:r w:rsidR="005D4AE9" w:rsidRPr="00BE40FA">
        <w:t xml:space="preserve"> potential positive association between ALS diagnosis and </w:t>
      </w:r>
      <w:r w:rsidR="002264EC">
        <w:t>pollutants</w:t>
      </w:r>
      <w:r w:rsidR="001F41E8">
        <w:t xml:space="preserve">, particularly for </w:t>
      </w:r>
      <w:r w:rsidR="00D83E73">
        <w:t>EC</w:t>
      </w:r>
      <w:del w:id="51" w:author="Parks, Robbie M" w:date="2022-04-26T11:45:00Z">
        <w:r w:rsidR="005D4AE9" w:rsidRPr="00BE40FA">
          <w:delText>.</w:delText>
        </w:r>
      </w:del>
      <w:ins w:id="52" w:author="Parks, Robbie M" w:date="2022-04-26T11:45:00Z">
        <w:r w:rsidR="00ED0BF2">
          <w:t>, though results are inconclusive</w:t>
        </w:r>
        <w:r w:rsidR="005D4AE9" w:rsidRPr="00BE40FA">
          <w:t>.</w:t>
        </w:r>
      </w:ins>
      <w:r w:rsidR="005D4AE9" w:rsidRPr="00BE40FA">
        <w:t xml:space="preserve"> Further work is needed to understand the role of </w:t>
      </w:r>
      <w:ins w:id="53" w:author="Parks, Robbie M" w:date="2022-04-26T11:45:00Z">
        <w:r w:rsidR="001E6A35">
          <w:t xml:space="preserve">traffic-related </w:t>
        </w:r>
      </w:ins>
      <w:r w:rsidR="005D4AE9" w:rsidRPr="00BE40FA">
        <w:t>air pollution on ALS pathogenesis</w:t>
      </w:r>
      <w:del w:id="54" w:author="Parks, Robbie M" w:date="2022-04-26T11:45:00Z">
        <w:r w:rsidR="005D4AE9" w:rsidRPr="00BE40FA">
          <w:delText xml:space="preserve"> and timing of onset</w:delText>
        </w:r>
      </w:del>
      <w:r w:rsidR="005D4AE9" w:rsidRPr="00BE40FA">
        <w:t>.</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ins w:id="55" w:author="Parks, Robbie M" w:date="2022-04-26T11:45:00Z">
        <w:r w:rsidR="00C16D47">
          <w:rPr>
            <w:b/>
          </w:rPr>
          <w:tab/>
        </w:r>
      </w:ins>
      <w:r w:rsidR="00A12AB5" w:rsidRPr="00BE40FA">
        <w:t>Amyotrophic lateral sclerosis</w:t>
      </w:r>
    </w:p>
    <w:p w14:paraId="61000811" w14:textId="77777777" w:rsidR="00AB32B5" w:rsidRDefault="00AB32B5" w:rsidP="003D3846">
      <w:pPr>
        <w:rPr>
          <w:del w:id="56" w:author="Parks, Robbie M" w:date="2022-04-26T11:45:00Z"/>
          <w:bCs/>
        </w:rPr>
      </w:pPr>
      <w:del w:id="57" w:author="Parks, Robbie M" w:date="2022-04-26T11:45:00Z">
        <w:r>
          <w:rPr>
            <w:bCs/>
            <w:color w:val="000000" w:themeColor="text1"/>
          </w:rPr>
          <w:delText>BMI</w:delText>
        </w:r>
        <w:r>
          <w:rPr>
            <w:bCs/>
            <w:color w:val="000000" w:themeColor="text1"/>
          </w:rPr>
          <w:tab/>
        </w:r>
        <w:r>
          <w:rPr>
            <w:bCs/>
            <w:color w:val="000000" w:themeColor="text1"/>
          </w:rPr>
          <w:tab/>
        </w:r>
        <w:r>
          <w:rPr>
            <w:bCs/>
            <w:color w:val="000000" w:themeColor="text1"/>
          </w:rPr>
          <w:tab/>
        </w:r>
        <w:r w:rsidR="007D0273">
          <w:rPr>
            <w:bCs/>
            <w:color w:val="000000" w:themeColor="text1"/>
          </w:rPr>
          <w:delText>Body mass index</w:delText>
        </w:r>
      </w:del>
    </w:p>
    <w:p w14:paraId="4D44A5A2" w14:textId="27CAD034" w:rsidR="00A213BA" w:rsidRDefault="00A213BA" w:rsidP="003D3846">
      <w:pPr>
        <w:rPr>
          <w:ins w:id="58" w:author="Parks, Robbie M" w:date="2022-04-26T11:45:00Z"/>
          <w:bCs/>
        </w:rPr>
      </w:pPr>
      <w:ins w:id="59" w:author="Parks, Robbie M" w:date="2022-04-26T11:45:00Z">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ins>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ins w:id="60" w:author="Parks, Robbie M" w:date="2022-04-26T11:45:00Z">
        <w:r w:rsidR="00C16D47">
          <w:rPr>
            <w:b/>
          </w:rPr>
          <w:tab/>
        </w:r>
      </w:ins>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ins w:id="61" w:author="Parks, Robbie M" w:date="2022-04-26T11:45:00Z">
        <w:r w:rsidR="00C16D47">
          <w:rPr>
            <w:bCs/>
          </w:rPr>
          <w:tab/>
        </w:r>
      </w:ins>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ins w:id="62" w:author="Parks, Robbie M" w:date="2022-04-26T11:45:00Z"/>
          <w:bCs/>
        </w:rPr>
      </w:pPr>
      <w:ins w:id="63" w:author="Parks, Robbie M" w:date="2022-04-26T11:45:00Z">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ins>
    </w:p>
    <w:p w14:paraId="1EB2C85E" w14:textId="78445339" w:rsidR="00387C2D" w:rsidRDefault="00387C2D" w:rsidP="003D3846">
      <w:pPr>
        <w:rPr>
          <w:bCs/>
        </w:rPr>
      </w:pPr>
      <w:r>
        <w:rPr>
          <w:bCs/>
        </w:rPr>
        <w:t>EC</w:t>
      </w:r>
      <w:r>
        <w:rPr>
          <w:bCs/>
        </w:rPr>
        <w:tab/>
      </w:r>
      <w:r>
        <w:rPr>
          <w:bCs/>
        </w:rPr>
        <w:tab/>
      </w:r>
      <w:r w:rsidR="004E045E">
        <w:rPr>
          <w:bCs/>
        </w:rPr>
        <w:tab/>
      </w:r>
      <w:ins w:id="64" w:author="Parks, Robbie M" w:date="2022-04-26T11:45:00Z">
        <w:r w:rsidR="00C16D47">
          <w:rPr>
            <w:bCs/>
          </w:rPr>
          <w:tab/>
        </w:r>
      </w:ins>
      <w:r w:rsidR="0023021B">
        <w:rPr>
          <w:bCs/>
        </w:rPr>
        <w:t>E</w:t>
      </w:r>
      <w:r w:rsidR="0023021B" w:rsidRPr="00BE40FA">
        <w:rPr>
          <w:bCs/>
        </w:rPr>
        <w:t>lemental carbon</w:t>
      </w:r>
    </w:p>
    <w:p w14:paraId="0D19B281" w14:textId="22D36D36" w:rsidR="00387C2D" w:rsidRDefault="00387C2D" w:rsidP="003D3846">
      <w:pPr>
        <w:rPr>
          <w:color w:val="000000" w:themeColor="text1"/>
          <w:rPrChange w:id="65" w:author="Parks, Robbie M" w:date="2022-04-26T11:45:00Z">
            <w:rPr/>
          </w:rPrChange>
        </w:rPr>
      </w:pPr>
      <w:r>
        <w:rPr>
          <w:bCs/>
        </w:rPr>
        <w:t>ICD</w:t>
      </w:r>
      <w:r>
        <w:rPr>
          <w:bCs/>
        </w:rPr>
        <w:tab/>
      </w:r>
      <w:r>
        <w:rPr>
          <w:bCs/>
        </w:rPr>
        <w:tab/>
      </w:r>
      <w:r w:rsidR="004E045E">
        <w:rPr>
          <w:bCs/>
        </w:rPr>
        <w:tab/>
      </w:r>
      <w:ins w:id="66" w:author="Parks, Robbie M" w:date="2022-04-26T11:45:00Z">
        <w:r w:rsidR="00C16D47">
          <w:rPr>
            <w:bCs/>
          </w:rPr>
          <w:tab/>
        </w:r>
      </w:ins>
      <w:r w:rsidR="001B504A" w:rsidRPr="00BE40FA">
        <w:rPr>
          <w:bCs/>
          <w:color w:val="000000" w:themeColor="text1"/>
        </w:rPr>
        <w:t>International Classification of Diseases</w:t>
      </w:r>
    </w:p>
    <w:p w14:paraId="24117541" w14:textId="316A9825" w:rsidR="00530C4E" w:rsidRDefault="00530C4E" w:rsidP="003D3846">
      <w:pPr>
        <w:rPr>
          <w:ins w:id="67" w:author="Parks, Robbie M" w:date="2022-04-26T11:45:00Z"/>
          <w:iCs/>
        </w:rPr>
      </w:pPr>
      <w:ins w:id="68" w:author="Parks, Robbie M" w:date="2022-04-26T11:45:00Z">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ins>
    </w:p>
    <w:p w14:paraId="3A671B80" w14:textId="5FB74024" w:rsidR="004D441C" w:rsidRPr="00387C2D" w:rsidRDefault="004D441C" w:rsidP="003D3846">
      <w:pPr>
        <w:rPr>
          <w:ins w:id="69" w:author="Parks, Robbie M" w:date="2022-04-26T11:45:00Z"/>
          <w:bCs/>
        </w:rPr>
      </w:pPr>
      <w:ins w:id="70" w:author="Parks, Robbie M" w:date="2022-04-26T11:45:00Z">
        <w:r>
          <w:rPr>
            <w:iCs/>
          </w:rPr>
          <w:t>IR</w:t>
        </w:r>
        <w:r>
          <w:rPr>
            <w:iCs/>
          </w:rPr>
          <w:tab/>
        </w:r>
        <w:r>
          <w:rPr>
            <w:iCs/>
          </w:rPr>
          <w:tab/>
        </w:r>
        <w:r>
          <w:rPr>
            <w:iCs/>
          </w:rPr>
          <w:tab/>
        </w:r>
        <w:r>
          <w:rPr>
            <w:iCs/>
          </w:rPr>
          <w:tab/>
        </w:r>
        <w:r>
          <w:rPr>
            <w:color w:val="000000"/>
          </w:rPr>
          <w:t>Incidence ratio</w:t>
        </w:r>
      </w:ins>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ins w:id="71" w:author="Parks, Robbie M" w:date="2022-04-26T11:45:00Z">
        <w:r w:rsidR="00C16D47">
          <w:rPr>
            <w:color w:val="000000" w:themeColor="text1"/>
            <w:vertAlign w:val="subscript"/>
          </w:rPr>
          <w:tab/>
        </w:r>
      </w:ins>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ins w:id="72" w:author="Parks, Robbie M" w:date="2022-04-26T11:45:00Z">
        <w:r w:rsidR="00C16D47">
          <w:rPr>
            <w:b/>
          </w:rPr>
          <w:tab/>
        </w:r>
      </w:ins>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ins w:id="73" w:author="Parks, Robbie M" w:date="2022-04-26T11:45:00Z">
        <w:r w:rsidR="00C16D47">
          <w:rPr>
            <w:bCs/>
            <w:vertAlign w:val="subscript"/>
          </w:rPr>
          <w:tab/>
        </w:r>
      </w:ins>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ins w:id="74" w:author="Parks, Robbie M" w:date="2022-04-26T11:45:00Z">
        <w:r w:rsidR="00C16D47">
          <w:rPr>
            <w:color w:val="000000" w:themeColor="text1"/>
            <w:vertAlign w:val="subscript"/>
          </w:rPr>
          <w:tab/>
        </w:r>
      </w:ins>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ins w:id="75" w:author="Parks, Robbie M" w:date="2022-04-26T11:45:00Z">
        <w:r w:rsidR="00C16D47">
          <w:rPr>
            <w:color w:val="000000" w:themeColor="text1"/>
          </w:rPr>
          <w:tab/>
        </w:r>
      </w:ins>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color w:val="000000" w:themeColor="text1"/>
          <w:rPrChange w:id="76" w:author="Parks, Robbie M" w:date="2022-04-26T11:45:00Z">
            <w:rPr>
              <w:b/>
            </w:rPr>
          </w:rPrChange>
        </w:rPr>
      </w:pPr>
      <w:r>
        <w:rPr>
          <w:color w:val="000000" w:themeColor="text1"/>
        </w:rPr>
        <w:lastRenderedPageBreak/>
        <w:t>SES</w:t>
      </w:r>
      <w:ins w:id="77" w:author="Parks, Robbie M" w:date="2022-04-26T11:45:00Z">
        <w:r>
          <w:rPr>
            <w:color w:val="000000" w:themeColor="text1"/>
          </w:rPr>
          <w:tab/>
        </w:r>
      </w:ins>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59426E62" w:rsidR="00835173" w:rsidRPr="005D3672" w:rsidRDefault="00F255A6" w:rsidP="004115DF">
      <w:pPr>
        <w:jc w:val="both"/>
        <w:rPr>
          <w:i/>
          <w:rPrChange w:id="78" w:author="Parks, Robbie M" w:date="2022-04-26T11:45:00Z">
            <w:rPr>
              <w:b/>
            </w:rPr>
          </w:rPrChange>
        </w:rPr>
        <w:pPrChange w:id="79" w:author="Parks, Robbie M" w:date="2022-04-26T11:45:00Z">
          <w:pPr/>
        </w:pPrChange>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del w:id="80" w:author="Parks, Robbie M" w:date="2022-04-26T11:45:00Z">
        <w:r w:rsidR="00ED0B21" w:rsidRPr="00BE40FA">
          <w:rPr>
            <w:color w:val="000000" w:themeColor="text1"/>
          </w:rPr>
          <w:fldChar w:fldCharType="begin"/>
        </w:r>
        <w:r w:rsidR="00ED0B21" w:rsidRPr="00BE40FA">
          <w:rPr>
            <w:color w:val="000000" w:themeColor="text1"/>
          </w:rPr>
          <w:del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delInstrText>
        </w:r>
        <w:r w:rsidR="00ED0B21" w:rsidRPr="00BE40FA">
          <w:rPr>
            <w:color w:val="000000" w:themeColor="text1"/>
          </w:rPr>
          <w:fldChar w:fldCharType="separate"/>
        </w:r>
        <w:r w:rsidR="00E52BA5" w:rsidRPr="00E52BA5">
          <w:rPr>
            <w:color w:val="000000"/>
            <w:vertAlign w:val="superscript"/>
          </w:rPr>
          <w:delText>1</w:delText>
        </w:r>
        <w:r w:rsidR="00ED0B21" w:rsidRPr="00BE40FA">
          <w:rPr>
            <w:color w:val="000000" w:themeColor="text1"/>
          </w:rPr>
          <w:fldChar w:fldCharType="end"/>
        </w:r>
        <w:r w:rsidR="00AB3B45" w:rsidRPr="00BE40FA">
          <w:rPr>
            <w:color w:val="000000" w:themeColor="text1"/>
          </w:rPr>
          <w:delText xml:space="preserve"> </w:delText>
        </w:r>
        <w:r w:rsidR="008310BF">
          <w:rPr>
            <w:color w:val="000000" w:themeColor="text1"/>
          </w:rPr>
          <w:delText>currently without a cure</w:delText>
        </w:r>
        <w:r w:rsidR="00A06240">
          <w:rPr>
            <w:color w:val="000000" w:themeColor="text1"/>
          </w:rPr>
          <w:delText>.</w:delText>
        </w:r>
        <w:r w:rsidR="008310BF" w:rsidRPr="00BE40FA">
          <w:rPr>
            <w:color w:val="000000" w:themeColor="text1"/>
          </w:rPr>
          <w:fldChar w:fldCharType="begin"/>
        </w:r>
        <w:r w:rsidR="00003D3D">
          <w:rPr>
            <w:color w:val="000000" w:themeColor="text1"/>
          </w:rPr>
          <w:delInstrText xml:space="preserve"> ADDIN ZOTERO_ITEM CSL_CITATION {"citationID":"vQiNgZY7","properties":{"formattedCitation":"\\super 2\\nosupersub{}","plainCitation":"2","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delInstrText>
        </w:r>
        <w:r w:rsidR="008310BF" w:rsidRPr="00BE40FA">
          <w:rPr>
            <w:color w:val="000000" w:themeColor="text1"/>
          </w:rPr>
          <w:fldChar w:fldCharType="separate"/>
        </w:r>
        <w:r w:rsidR="00E52BA5" w:rsidRPr="00E52BA5">
          <w:rPr>
            <w:color w:val="000000"/>
            <w:vertAlign w:val="superscript"/>
          </w:rPr>
          <w:delText>2</w:delText>
        </w:r>
        <w:r w:rsidR="008310BF" w:rsidRPr="00BE40FA">
          <w:rPr>
            <w:color w:val="000000" w:themeColor="text1"/>
          </w:rPr>
          <w:fldChar w:fldCharType="end"/>
        </w:r>
        <w:r w:rsidR="008310BF">
          <w:rPr>
            <w:color w:val="000000" w:themeColor="text1"/>
          </w:rPr>
          <w:delText xml:space="preserve"> </w:delText>
        </w:r>
        <w:r w:rsidR="00A06240">
          <w:rPr>
            <w:color w:val="000000" w:themeColor="text1"/>
          </w:rPr>
          <w:delText>A</w:delText>
        </w:r>
        <w:r w:rsidR="00AB3B45" w:rsidRPr="00BE40FA">
          <w:rPr>
            <w:color w:val="000000" w:themeColor="text1"/>
          </w:rPr>
          <w:delText>pproximately half</w:delText>
        </w:r>
        <w:r w:rsidR="005D76AB" w:rsidRPr="00BE40FA">
          <w:rPr>
            <w:color w:val="000000" w:themeColor="text1"/>
          </w:rPr>
          <w:delText xml:space="preserve"> </w:delText>
        </w:r>
        <w:r w:rsidR="00AB3B45" w:rsidRPr="00BE40FA">
          <w:rPr>
            <w:color w:val="000000" w:themeColor="text1"/>
          </w:rPr>
          <w:delText>of</w:delText>
        </w:r>
        <w:r w:rsidR="005D76AB" w:rsidRPr="00BE40FA">
          <w:rPr>
            <w:color w:val="000000" w:themeColor="text1"/>
          </w:rPr>
          <w:delText xml:space="preserve"> </w:delText>
        </w:r>
        <w:r w:rsidR="00B91BF5">
          <w:rPr>
            <w:color w:val="000000" w:themeColor="text1"/>
          </w:rPr>
          <w:delText>patients</w:delText>
        </w:r>
        <w:r w:rsidR="005D76AB" w:rsidRPr="00BE40FA">
          <w:rPr>
            <w:color w:val="000000" w:themeColor="text1"/>
          </w:rPr>
          <w:delText xml:space="preserve"> </w:delText>
        </w:r>
        <w:r w:rsidR="00A06240">
          <w:rPr>
            <w:color w:val="000000" w:themeColor="text1"/>
          </w:rPr>
          <w:delText>die</w:delText>
        </w:r>
        <w:r w:rsidR="005D76AB" w:rsidRPr="00BE40FA">
          <w:rPr>
            <w:color w:val="000000" w:themeColor="text1"/>
          </w:rPr>
          <w:delText xml:space="preserve"> </w:delText>
        </w:r>
        <w:r w:rsidR="00AB3B45" w:rsidRPr="00BE40FA">
          <w:rPr>
            <w:color w:val="000000" w:themeColor="text1"/>
          </w:rPr>
          <w:delText>within</w:delText>
        </w:r>
        <w:r w:rsidR="005D76AB" w:rsidRPr="00BE40FA">
          <w:rPr>
            <w:color w:val="000000" w:themeColor="text1"/>
          </w:rPr>
          <w:delText xml:space="preserve"> </w:delText>
        </w:r>
        <w:r w:rsidR="00AB3B45" w:rsidRPr="00BE40FA">
          <w:rPr>
            <w:color w:val="000000" w:themeColor="text1"/>
          </w:rPr>
          <w:delText>three</w:delText>
        </w:r>
        <w:r w:rsidR="005D76AB" w:rsidRPr="00BE40FA">
          <w:rPr>
            <w:color w:val="000000" w:themeColor="text1"/>
          </w:rPr>
          <w:delText xml:space="preserve"> </w:delText>
        </w:r>
        <w:r w:rsidR="00AB3B45" w:rsidRPr="00BE40FA">
          <w:rPr>
            <w:color w:val="000000" w:themeColor="text1"/>
          </w:rPr>
          <w:delText>years</w:delText>
        </w:r>
        <w:r w:rsidR="005D76AB" w:rsidRPr="00BE40FA">
          <w:rPr>
            <w:color w:val="000000" w:themeColor="text1"/>
          </w:rPr>
          <w:delText xml:space="preserve"> </w:delText>
        </w:r>
        <w:r w:rsidR="00AB3B45" w:rsidRPr="00BE40FA">
          <w:rPr>
            <w:color w:val="000000" w:themeColor="text1"/>
          </w:rPr>
          <w:delText>of</w:delText>
        </w:r>
        <w:r w:rsidR="005D76AB" w:rsidRPr="00BE40FA">
          <w:rPr>
            <w:color w:val="000000" w:themeColor="text1"/>
          </w:rPr>
          <w:delText xml:space="preserve"> </w:delText>
        </w:r>
        <w:r w:rsidR="00AB3B45" w:rsidRPr="00BE40FA">
          <w:rPr>
            <w:color w:val="000000" w:themeColor="text1"/>
          </w:rPr>
          <w:delText>symptom</w:delText>
        </w:r>
        <w:r w:rsidR="005D76AB" w:rsidRPr="00BE40FA">
          <w:rPr>
            <w:color w:val="000000" w:themeColor="text1"/>
          </w:rPr>
          <w:delText xml:space="preserve"> </w:delText>
        </w:r>
        <w:r w:rsidR="00AB3B45" w:rsidRPr="00BE40FA">
          <w:rPr>
            <w:color w:val="000000" w:themeColor="text1"/>
          </w:rPr>
          <w:delText>onset.</w:delText>
        </w:r>
        <w:r w:rsidR="00ED0B21" w:rsidRPr="00BE40FA">
          <w:rPr>
            <w:color w:val="000000" w:themeColor="text1"/>
          </w:rPr>
          <w:fldChar w:fldCharType="begin"/>
        </w:r>
        <w:r w:rsidR="00003D3D">
          <w:rPr>
            <w:color w:val="000000" w:themeColor="text1"/>
          </w:rPr>
          <w:delInstrText xml:space="preserve"> ADDIN ZOTERO_ITEM CSL_CITATION {"citationID":"2GgeukO8","properties":{"formattedCitation":"\\super 3\\nosupersub{}","plainCitation":"3","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delInstrText>
        </w:r>
        <w:r w:rsidR="00ED0B21" w:rsidRPr="00BE40FA">
          <w:rPr>
            <w:color w:val="000000" w:themeColor="text1"/>
          </w:rPr>
          <w:fldChar w:fldCharType="separate"/>
        </w:r>
        <w:r w:rsidR="00E52BA5" w:rsidRPr="00E52BA5">
          <w:rPr>
            <w:color w:val="000000"/>
            <w:vertAlign w:val="superscript"/>
          </w:rPr>
          <w:delText>3</w:delText>
        </w:r>
        <w:r w:rsidR="00ED0B21" w:rsidRPr="00BE40FA">
          <w:rPr>
            <w:color w:val="000000" w:themeColor="text1"/>
          </w:rPr>
          <w:fldChar w:fldCharType="end"/>
        </w:r>
        <w:r w:rsidR="00AB3B45" w:rsidRPr="00BE40FA">
          <w:rPr>
            <w:color w:val="000000" w:themeColor="text1"/>
          </w:rPr>
          <w:delText xml:space="preserve"> </w:delText>
        </w:r>
        <w:r w:rsidR="001C38AF" w:rsidRPr="00BE40FA">
          <w:rPr>
            <w:color w:val="000000" w:themeColor="text1"/>
          </w:rPr>
          <w:delText>Annually, t</w:delText>
        </w:r>
        <w:r w:rsidR="0048402A" w:rsidRPr="00BE40FA">
          <w:rPr>
            <w:color w:val="000000" w:themeColor="text1"/>
          </w:rPr>
          <w:delText>here are nearly 30,000 cases of ALS in Europe and over 200,000 worldwide</w:delText>
        </w:r>
        <w:r w:rsidR="00AB7E2B" w:rsidRPr="00BE40FA">
          <w:rPr>
            <w:color w:val="000000" w:themeColor="text1"/>
          </w:rPr>
          <w:delText>.</w:delText>
        </w:r>
        <w:r w:rsidR="000E1831" w:rsidRPr="00BE40FA">
          <w:rPr>
            <w:color w:val="000000" w:themeColor="text1"/>
          </w:rPr>
          <w:fldChar w:fldCharType="begin"/>
        </w:r>
        <w:r w:rsidR="000E1831" w:rsidRPr="00BE40FA">
          <w:rPr>
            <w:color w:val="000000" w:themeColor="text1"/>
          </w:rPr>
          <w:del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delInstrText>
        </w:r>
        <w:r w:rsidR="000E1831" w:rsidRPr="00BE40FA">
          <w:rPr>
            <w:color w:val="000000" w:themeColor="text1"/>
          </w:rPr>
          <w:fldChar w:fldCharType="separate"/>
        </w:r>
        <w:r w:rsidR="00E52BA5" w:rsidRPr="00E52BA5">
          <w:rPr>
            <w:color w:val="000000"/>
            <w:vertAlign w:val="superscript"/>
          </w:rPr>
          <w:delText>4</w:delText>
        </w:r>
        <w:r w:rsidR="000E1831" w:rsidRPr="00BE40FA">
          <w:rPr>
            <w:color w:val="000000" w:themeColor="text1"/>
          </w:rPr>
          <w:fldChar w:fldCharType="end"/>
        </w:r>
        <w:r w:rsidR="0048402A" w:rsidRPr="00BE40FA">
          <w:rPr>
            <w:color w:val="000000" w:themeColor="text1"/>
          </w:rPr>
          <w:delText xml:space="preserve"> </w:delText>
        </w:r>
        <w:r w:rsidR="008174E1">
          <w:rPr>
            <w:color w:val="000000" w:themeColor="text1"/>
          </w:rPr>
          <w:delText>K</w:delText>
        </w:r>
        <w:r w:rsidR="00AB3B45" w:rsidRPr="00BE40FA">
          <w:rPr>
            <w:color w:val="000000" w:themeColor="text1"/>
          </w:rPr>
          <w:delText xml:space="preserve">nown inherited </w:delText>
        </w:r>
        <w:r w:rsidR="00F8567F">
          <w:rPr>
            <w:color w:val="000000" w:themeColor="text1"/>
          </w:rPr>
          <w:delText xml:space="preserve">genetic variants </w:delText>
        </w:r>
        <w:r w:rsidR="00AB3B45" w:rsidRPr="00BE40FA">
          <w:rPr>
            <w:color w:val="000000" w:themeColor="text1"/>
          </w:rPr>
          <w:delText xml:space="preserve">only account for 5–10% of </w:delText>
        </w:r>
        <w:r w:rsidR="00F109B3" w:rsidRPr="00BE40FA">
          <w:rPr>
            <w:color w:val="000000" w:themeColor="text1"/>
          </w:rPr>
          <w:delText>ALS</w:delText>
        </w:r>
        <w:r w:rsidR="00AB3B45" w:rsidRPr="00BE40FA">
          <w:rPr>
            <w:color w:val="000000" w:themeColor="text1"/>
          </w:rPr>
          <w:delText xml:space="preserve"> cases.</w:delText>
        </w:r>
        <w:r w:rsidR="00632911" w:rsidRPr="00BE40FA">
          <w:rPr>
            <w:color w:val="000000" w:themeColor="text1"/>
          </w:rPr>
          <w:fldChar w:fldCharType="begin"/>
        </w:r>
        <w:r w:rsidR="0099756B">
          <w:rPr>
            <w:color w:val="000000" w:themeColor="text1"/>
          </w:rPr>
          <w:del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delInstrText>
        </w:r>
        <w:r w:rsidR="00632911" w:rsidRPr="00BE40FA">
          <w:rPr>
            <w:color w:val="000000" w:themeColor="text1"/>
          </w:rPr>
          <w:fldChar w:fldCharType="separate"/>
        </w:r>
        <w:r w:rsidR="00E52BA5" w:rsidRPr="00E52BA5">
          <w:rPr>
            <w:color w:val="000000"/>
            <w:vertAlign w:val="superscript"/>
          </w:rPr>
          <w:delText>5,6</w:delText>
        </w:r>
        <w:r w:rsidR="00632911" w:rsidRPr="00BE40FA">
          <w:rPr>
            <w:color w:val="000000" w:themeColor="text1"/>
          </w:rPr>
          <w:fldChar w:fldCharType="end"/>
        </w:r>
        <w:r w:rsidR="00AB3B45" w:rsidRPr="00BE40FA">
          <w:rPr>
            <w:color w:val="000000" w:themeColor="text1"/>
          </w:rPr>
          <w:delText xml:space="preserve"> Environmental </w:delText>
        </w:r>
        <w:r w:rsidR="00470916" w:rsidRPr="00BE40FA">
          <w:rPr>
            <w:color w:val="000000" w:themeColor="text1"/>
          </w:rPr>
          <w:delText>factors</w:delText>
        </w:r>
        <w:r w:rsidR="00FE6678">
          <w:rPr>
            <w:color w:val="000000" w:themeColor="text1"/>
          </w:rPr>
          <w:delText>,</w:delText>
        </w:r>
        <w:r w:rsidR="00470916" w:rsidRPr="00BE40FA">
          <w:rPr>
            <w:color w:val="000000" w:themeColor="text1"/>
          </w:rPr>
          <w:delText xml:space="preserve"> therefore</w:delText>
        </w:r>
        <w:r w:rsidR="00FE6678">
          <w:rPr>
            <w:color w:val="000000" w:themeColor="text1"/>
          </w:rPr>
          <w:delText>,</w:delText>
        </w:r>
        <w:r w:rsidR="005D6B99" w:rsidRPr="00BE40FA">
          <w:rPr>
            <w:color w:val="000000" w:themeColor="text1"/>
          </w:rPr>
          <w:delText xml:space="preserve"> </w:delText>
        </w:r>
        <w:r w:rsidR="007F15C4">
          <w:rPr>
            <w:color w:val="000000" w:themeColor="text1"/>
          </w:rPr>
          <w:delText xml:space="preserve">are likely important </w:delText>
        </w:r>
        <w:r w:rsidR="00AB3B45" w:rsidRPr="00BE40FA">
          <w:rPr>
            <w:color w:val="000000" w:themeColor="text1"/>
          </w:rPr>
          <w:delText>in ALS pathogenesis.</w:delText>
        </w:r>
        <w:r w:rsidR="00F54DB1" w:rsidRPr="00BE40FA">
          <w:rPr>
            <w:color w:val="000000" w:themeColor="text1"/>
          </w:rPr>
          <w:fldChar w:fldCharType="begin"/>
        </w:r>
        <w:r w:rsidR="00F54DB1" w:rsidRPr="00BE40FA">
          <w:rPr>
            <w:color w:val="000000" w:themeColor="text1"/>
          </w:rPr>
          <w:del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delInstrText>
        </w:r>
        <w:r w:rsidR="00F54DB1" w:rsidRPr="00BE40FA">
          <w:rPr>
            <w:color w:val="000000" w:themeColor="text1"/>
          </w:rPr>
          <w:fldChar w:fldCharType="separate"/>
        </w:r>
        <w:r w:rsidR="00E52BA5" w:rsidRPr="00E52BA5">
          <w:rPr>
            <w:color w:val="000000"/>
            <w:vertAlign w:val="superscript"/>
          </w:rPr>
          <w:delText>7</w:delText>
        </w:r>
        <w:r w:rsidR="00F54DB1" w:rsidRPr="00BE40FA">
          <w:rPr>
            <w:color w:val="000000" w:themeColor="text1"/>
          </w:rPr>
          <w:fldChar w:fldCharType="end"/>
        </w:r>
        <w:r w:rsidR="00AB3B45" w:rsidRPr="00BE40FA">
          <w:rPr>
            <w:color w:val="000000" w:themeColor="text1"/>
          </w:rPr>
          <w:delText xml:space="preserve"> However, because the disease is relatively rare, it is </w:delText>
        </w:r>
        <w:r w:rsidR="00180ED9">
          <w:rPr>
            <w:color w:val="000000" w:themeColor="text1"/>
          </w:rPr>
          <w:delText>challenging</w:delText>
        </w:r>
        <w:r w:rsidR="00AB3B45" w:rsidRPr="00BE40FA">
          <w:rPr>
            <w:color w:val="000000" w:themeColor="text1"/>
          </w:rPr>
          <w:delText xml:space="preserve"> to conduct large-scale prospective studies</w:delText>
        </w:r>
        <w:r w:rsidR="00B85C5A" w:rsidRPr="00BE40FA">
          <w:rPr>
            <w:color w:val="000000" w:themeColor="text1"/>
          </w:rPr>
          <w:delText xml:space="preserve">. </w:delText>
        </w:r>
        <w:r w:rsidR="00AB3B45" w:rsidRPr="00BE40FA">
          <w:rPr>
            <w:color w:val="000000" w:themeColor="text1"/>
          </w:rPr>
          <w:delText>The</w:delText>
        </w:r>
        <w:r w:rsidR="00524AD5">
          <w:rPr>
            <w:color w:val="000000" w:themeColor="text1"/>
          </w:rPr>
          <w:delText>re is a</w:delText>
        </w:r>
        <w:r w:rsidR="00AB3B45" w:rsidRPr="00BE40FA">
          <w:rPr>
            <w:color w:val="000000" w:themeColor="text1"/>
          </w:rPr>
          <w:delText xml:space="preserve"> </w:delText>
        </w:r>
        <w:r w:rsidR="00524AD5">
          <w:rPr>
            <w:color w:val="000000" w:themeColor="text1"/>
          </w:rPr>
          <w:delText xml:space="preserve">recognized </w:delText>
        </w:r>
        <w:r w:rsidR="00AB3B45" w:rsidRPr="00BE40FA">
          <w:rPr>
            <w:color w:val="000000" w:themeColor="text1"/>
          </w:rPr>
          <w:delText xml:space="preserve">need for more </w:delText>
        </w:r>
        <w:r w:rsidR="00283204">
          <w:rPr>
            <w:color w:val="000000" w:themeColor="text1"/>
          </w:rPr>
          <w:delText>evidence</w:delText>
        </w:r>
        <w:r w:rsidR="00EB7844">
          <w:rPr>
            <w:color w:val="000000" w:themeColor="text1"/>
          </w:rPr>
          <w:delText xml:space="preserve"> of </w:delText>
        </w:r>
        <w:r w:rsidR="008C79F3">
          <w:rPr>
            <w:color w:val="000000" w:themeColor="text1"/>
          </w:rPr>
          <w:delText xml:space="preserve">the </w:delText>
        </w:r>
        <w:r w:rsidR="00F8567F" w:rsidRPr="00F8567F">
          <w:rPr>
            <w:color w:val="000000" w:themeColor="text1"/>
          </w:rPr>
          <w:delText xml:space="preserve">environmental contributors </w:delText>
        </w:r>
        <w:r w:rsidR="008C79F3">
          <w:rPr>
            <w:color w:val="000000" w:themeColor="text1"/>
          </w:rPr>
          <w:delText xml:space="preserve">of </w:delText>
        </w:r>
        <w:r w:rsidR="00EB7844">
          <w:rPr>
            <w:color w:val="000000" w:themeColor="text1"/>
          </w:rPr>
          <w:delText>ALS</w:delText>
        </w:r>
        <w:r w:rsidR="00AB3B45" w:rsidRPr="00BE40FA">
          <w:rPr>
            <w:color w:val="000000" w:themeColor="text1"/>
          </w:rPr>
          <w:delText>.</w:delText>
        </w:r>
        <w:r w:rsidR="00F54DB1" w:rsidRPr="00BE40FA">
          <w:rPr>
            <w:color w:val="000000" w:themeColor="text1"/>
          </w:rPr>
          <w:fldChar w:fldCharType="begin"/>
        </w:r>
        <w:r w:rsidR="0099756B">
          <w:rPr>
            <w:color w:val="000000" w:themeColor="text1"/>
          </w:rPr>
          <w:del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delInstrText>
        </w:r>
        <w:r w:rsidR="00F54DB1" w:rsidRPr="00BE40FA">
          <w:rPr>
            <w:color w:val="000000" w:themeColor="text1"/>
          </w:rPr>
          <w:fldChar w:fldCharType="separate"/>
        </w:r>
        <w:r w:rsidR="00E52BA5" w:rsidRPr="00E52BA5">
          <w:rPr>
            <w:color w:val="000000"/>
            <w:vertAlign w:val="superscript"/>
          </w:rPr>
          <w:delText>5,8</w:delText>
        </w:r>
        <w:r w:rsidR="00F54DB1" w:rsidRPr="00BE40FA">
          <w:rPr>
            <w:color w:val="000000" w:themeColor="text1"/>
          </w:rPr>
          <w:fldChar w:fldCharType="end"/>
        </w:r>
        <w:r w:rsidR="00AB3B45" w:rsidRPr="00BE40FA">
          <w:rPr>
            <w:color w:val="000000" w:themeColor="text1"/>
          </w:rPr>
          <w:delText xml:space="preserve"> </w:delText>
        </w:r>
        <w:r w:rsidR="00C83C68">
          <w:rPr>
            <w:color w:val="000000" w:themeColor="text1"/>
          </w:rPr>
          <w:br/>
        </w:r>
        <w:r w:rsidR="00C83C68">
          <w:rPr>
            <w:color w:val="000000" w:themeColor="text1"/>
          </w:rPr>
          <w:br/>
        </w:r>
        <w:r w:rsidR="00635231">
          <w:rPr>
            <w:color w:val="000000" w:themeColor="text1"/>
          </w:rPr>
          <w:delText>Although a</w:delText>
        </w:r>
        <w:r w:rsidR="00635231" w:rsidRPr="00BE40FA">
          <w:rPr>
            <w:color w:val="000000" w:themeColor="text1"/>
          </w:rPr>
          <w:delText xml:space="preserve">ir </w:delText>
        </w:r>
        <w:r w:rsidR="00AB3B45" w:rsidRPr="00BE40FA">
          <w:rPr>
            <w:color w:val="000000" w:themeColor="text1"/>
          </w:rPr>
          <w:delText>pollution is commonly studied in association with respiratory- and cardiovascular-related</w:delText>
        </w:r>
        <w:r w:rsidR="00C50EA4" w:rsidRPr="00BE40FA">
          <w:rPr>
            <w:color w:val="000000" w:themeColor="text1"/>
          </w:rPr>
          <w:delText xml:space="preserve"> </w:delText>
        </w:r>
        <w:r w:rsidR="00AB3B45" w:rsidRPr="00BE40FA">
          <w:rPr>
            <w:color w:val="000000" w:themeColor="text1"/>
          </w:rPr>
          <w:delText>outcome</w:delText>
        </w:r>
        <w:r w:rsidR="00A93B32" w:rsidRPr="00BE40FA">
          <w:rPr>
            <w:color w:val="000000" w:themeColor="text1"/>
          </w:rPr>
          <w:delText>s</w:delText>
        </w:r>
        <w:r w:rsidR="00635231">
          <w:rPr>
            <w:color w:val="000000" w:themeColor="text1"/>
          </w:rPr>
          <w:delText>,</w:delText>
        </w:r>
        <w:r w:rsidR="001E68A2">
          <w:rPr>
            <w:color w:val="000000" w:themeColor="text1"/>
          </w:rPr>
          <w:fldChar w:fldCharType="begin"/>
        </w:r>
        <w:r w:rsidR="0099756B">
          <w:rPr>
            <w:color w:val="000000" w:themeColor="text1"/>
          </w:rPr>
          <w:del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delInstrText>
        </w:r>
        <w:r w:rsidR="001E68A2">
          <w:rPr>
            <w:color w:val="000000" w:themeColor="text1"/>
          </w:rPr>
          <w:fldChar w:fldCharType="separate"/>
        </w:r>
        <w:r w:rsidR="00E52BA5" w:rsidRPr="00E52BA5">
          <w:rPr>
            <w:color w:val="000000"/>
            <w:vertAlign w:val="superscript"/>
          </w:rPr>
          <w:delText>9–14</w:delText>
        </w:r>
        <w:r w:rsidR="001E68A2">
          <w:rPr>
            <w:color w:val="000000" w:themeColor="text1"/>
          </w:rPr>
          <w:fldChar w:fldCharType="end"/>
        </w:r>
        <w:r w:rsidR="00B12AE3" w:rsidRPr="00BE40FA">
          <w:rPr>
            <w:color w:val="000000" w:themeColor="text1"/>
          </w:rPr>
          <w:delText xml:space="preserve"> </w:delText>
        </w:r>
        <w:r w:rsidR="00635231">
          <w:rPr>
            <w:color w:val="000000" w:themeColor="text1"/>
          </w:rPr>
          <w:delText>e</w:delText>
        </w:r>
        <w:r w:rsidR="00973AE1">
          <w:rPr>
            <w:color w:val="000000" w:themeColor="text1"/>
          </w:rPr>
          <w:delText>pidemiologic and t</w:delText>
        </w:r>
        <w:r w:rsidR="00973AE1" w:rsidRPr="00BE40FA">
          <w:rPr>
            <w:color w:val="000000" w:themeColor="text1"/>
          </w:rPr>
          <w:delText xml:space="preserve">oxicological </w:delText>
        </w:r>
        <w:r w:rsidR="00AB3B45" w:rsidRPr="00BE40FA">
          <w:rPr>
            <w:color w:val="000000" w:themeColor="text1"/>
          </w:rPr>
          <w:delText>studies</w:delText>
        </w:r>
        <w:r w:rsidR="0057733C" w:rsidRPr="00BE40FA">
          <w:rPr>
            <w:color w:val="000000" w:themeColor="text1"/>
          </w:rPr>
          <w:delText xml:space="preserve"> </w:delText>
        </w:r>
        <w:r w:rsidR="00AB3B45" w:rsidRPr="00BE40FA">
          <w:rPr>
            <w:color w:val="000000" w:themeColor="text1"/>
          </w:rPr>
          <w:delText>support</w:delText>
        </w:r>
        <w:r w:rsidR="0057733C" w:rsidRPr="00BE40FA">
          <w:rPr>
            <w:color w:val="000000" w:themeColor="text1"/>
          </w:rPr>
          <w:delText xml:space="preserve"> </w:delText>
        </w:r>
        <w:r w:rsidR="00AB3B45" w:rsidRPr="00BE40FA">
          <w:rPr>
            <w:color w:val="000000" w:themeColor="text1"/>
          </w:rPr>
          <w:delText>several</w:delText>
        </w:r>
        <w:r w:rsidR="0057733C" w:rsidRPr="00BE40FA">
          <w:rPr>
            <w:color w:val="000000" w:themeColor="text1"/>
          </w:rPr>
          <w:delText xml:space="preserve"> </w:delText>
        </w:r>
        <w:r w:rsidR="00AB3B45" w:rsidRPr="00BE40FA">
          <w:rPr>
            <w:color w:val="000000" w:themeColor="text1"/>
          </w:rPr>
          <w:delText>plausible</w:delText>
        </w:r>
        <w:r w:rsidR="0057733C" w:rsidRPr="00BE40FA">
          <w:rPr>
            <w:color w:val="000000" w:themeColor="text1"/>
          </w:rPr>
          <w:delText xml:space="preserve"> </w:delText>
        </w:r>
        <w:r w:rsidR="00AB3B45" w:rsidRPr="00BE40FA">
          <w:rPr>
            <w:color w:val="000000" w:themeColor="text1"/>
          </w:rPr>
          <w:delText>biological</w:delText>
        </w:r>
        <w:r w:rsidR="0057733C" w:rsidRPr="00BE40FA">
          <w:rPr>
            <w:color w:val="000000" w:themeColor="text1"/>
          </w:rPr>
          <w:delText xml:space="preserve"> </w:delText>
        </w:r>
        <w:r w:rsidR="00AB3B45" w:rsidRPr="00BE40FA">
          <w:rPr>
            <w:color w:val="000000" w:themeColor="text1"/>
          </w:rPr>
          <w:delText>mechanisms</w:delText>
        </w:r>
        <w:r w:rsidR="00517F4A" w:rsidRPr="00BE40FA">
          <w:rPr>
            <w:color w:val="000000" w:themeColor="text1"/>
          </w:rPr>
          <w:delText xml:space="preserve"> in association </w:delText>
        </w:r>
        <w:r w:rsidR="00FE6678">
          <w:rPr>
            <w:color w:val="000000" w:themeColor="text1"/>
          </w:rPr>
          <w:delText>with</w:delText>
        </w:r>
        <w:r w:rsidR="00FE6678" w:rsidRPr="00BE40FA">
          <w:rPr>
            <w:color w:val="000000" w:themeColor="text1"/>
          </w:rPr>
          <w:delText xml:space="preserve"> </w:delText>
        </w:r>
        <w:r w:rsidR="00517F4A" w:rsidRPr="00BE40FA">
          <w:rPr>
            <w:color w:val="000000" w:themeColor="text1"/>
          </w:rPr>
          <w:delText>the nervous system and neurodegeneration</w:delText>
        </w:r>
        <w:r w:rsidR="00AB3B45" w:rsidRPr="00BE40FA">
          <w:rPr>
            <w:color w:val="000000" w:themeColor="text1"/>
          </w:rPr>
          <w:delText>.</w:delText>
        </w:r>
        <w:r w:rsidR="006862FE" w:rsidRPr="00BE40FA">
          <w:rPr>
            <w:color w:val="000000" w:themeColor="text1"/>
          </w:rPr>
          <w:fldChar w:fldCharType="begin"/>
        </w:r>
        <w:r w:rsidR="0099756B">
          <w:rPr>
            <w:color w:val="000000" w:themeColor="text1"/>
          </w:rPr>
          <w:del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6862FE" w:rsidRPr="00BE40FA">
          <w:rPr>
            <w:color w:val="000000" w:themeColor="text1"/>
          </w:rPr>
          <w:fldChar w:fldCharType="separate"/>
        </w:r>
        <w:r w:rsidR="00E52BA5" w:rsidRPr="00E52BA5">
          <w:rPr>
            <w:color w:val="000000"/>
            <w:vertAlign w:val="superscript"/>
          </w:rPr>
          <w:delText>15–34</w:delText>
        </w:r>
        <w:r w:rsidR="006862FE" w:rsidRPr="00BE40FA">
          <w:rPr>
            <w:color w:val="000000" w:themeColor="text1"/>
          </w:rPr>
          <w:fldChar w:fldCharType="end"/>
        </w:r>
        <w:r w:rsidR="00AB3B45" w:rsidRPr="00BE40FA">
          <w:rPr>
            <w:color w:val="000000" w:themeColor="text1"/>
          </w:rPr>
          <w:delText xml:space="preserve"> Ambient</w:delText>
        </w:r>
        <w:r w:rsidR="000918C8" w:rsidRPr="00BE40FA">
          <w:rPr>
            <w:color w:val="000000" w:themeColor="text1"/>
          </w:rPr>
          <w:delText xml:space="preserve"> </w:delText>
        </w:r>
        <w:r w:rsidR="00AB3B45" w:rsidRPr="00BE40FA">
          <w:rPr>
            <w:color w:val="000000" w:themeColor="text1"/>
          </w:rPr>
          <w:delText>air pollution, especially urban air pollution, is a ubiquitous exposure that has been associated with several other neurodegenerative disorders,</w:delText>
        </w:r>
        <w:r w:rsidR="00F02F77" w:rsidRPr="00BE40FA">
          <w:rPr>
            <w:color w:val="000000" w:themeColor="text1"/>
          </w:rPr>
          <w:fldChar w:fldCharType="begin"/>
        </w:r>
        <w:r w:rsidR="00515144">
          <w:rPr>
            <w:color w:val="000000" w:themeColor="text1"/>
          </w:rPr>
          <w:delInstrText xml:space="preserve"> ADDIN ZOTERO_ITEM CSL_CITATION {"citationID":"4fos3CXe","properties":{"formattedCitation":"\\super 16\\uc0\\u8211{}21,35,36\\nosupersub{}","plainCitation":"16–21,35,36","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uri":["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F02F77" w:rsidRPr="00BE40FA">
          <w:rPr>
            <w:color w:val="000000" w:themeColor="text1"/>
          </w:rPr>
          <w:fldChar w:fldCharType="separate"/>
        </w:r>
        <w:r w:rsidR="00E52BA5" w:rsidRPr="00E52BA5">
          <w:rPr>
            <w:color w:val="000000"/>
            <w:vertAlign w:val="superscript"/>
          </w:rPr>
          <w:delText>16–21,35,36</w:delText>
        </w:r>
        <w:r w:rsidR="00F02F77" w:rsidRPr="00BE40FA">
          <w:rPr>
            <w:color w:val="000000" w:themeColor="text1"/>
          </w:rPr>
          <w:fldChar w:fldCharType="end"/>
        </w:r>
        <w:r w:rsidR="00AB3B45" w:rsidRPr="00BE40FA">
          <w:rPr>
            <w:color w:val="000000" w:themeColor="text1"/>
          </w:rPr>
          <w:delText xml:space="preserve"> and </w:delText>
        </w:r>
        <w:r w:rsidR="000842CD">
          <w:rPr>
            <w:color w:val="000000" w:themeColor="text1"/>
          </w:rPr>
          <w:delText xml:space="preserve">is </w:delText>
        </w:r>
        <w:r w:rsidR="00AB3B45" w:rsidRPr="00BE40FA">
          <w:rPr>
            <w:color w:val="000000" w:themeColor="text1"/>
          </w:rPr>
          <w:delText>consistently linked to systemic inflammation,</w:delText>
        </w:r>
        <w:r w:rsidR="002C49A4" w:rsidRPr="00BE40FA">
          <w:rPr>
            <w:color w:val="000000" w:themeColor="text1"/>
          </w:rPr>
          <w:fldChar w:fldCharType="begin"/>
        </w:r>
        <w:r w:rsidR="001E68A2">
          <w:rPr>
            <w:color w:val="000000" w:themeColor="text1"/>
          </w:rPr>
          <w:del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delInstrText>
        </w:r>
        <w:r w:rsidR="002C49A4" w:rsidRPr="00BE40FA">
          <w:rPr>
            <w:color w:val="000000" w:themeColor="text1"/>
          </w:rPr>
          <w:fldChar w:fldCharType="separate"/>
        </w:r>
        <w:r w:rsidR="00E52BA5" w:rsidRPr="00E52BA5">
          <w:rPr>
            <w:color w:val="000000"/>
            <w:vertAlign w:val="superscript"/>
          </w:rPr>
          <w:delText>22–24</w:delText>
        </w:r>
        <w:r w:rsidR="002C49A4" w:rsidRPr="00BE40FA">
          <w:rPr>
            <w:color w:val="000000" w:themeColor="text1"/>
          </w:rPr>
          <w:fldChar w:fldCharType="end"/>
        </w:r>
        <w:r w:rsidR="00AB3B45" w:rsidRPr="00BE40FA">
          <w:rPr>
            <w:color w:val="000000" w:themeColor="text1"/>
          </w:rPr>
          <w:delText xml:space="preserve"> oxidative stress,</w:delText>
        </w:r>
        <w:r w:rsidR="00EB64B8" w:rsidRPr="00BE40FA">
          <w:rPr>
            <w:color w:val="000000" w:themeColor="text1"/>
          </w:rPr>
          <w:fldChar w:fldCharType="begin"/>
        </w:r>
        <w:r w:rsidR="00515144">
          <w:rPr>
            <w:color w:val="000000" w:themeColor="text1"/>
          </w:rPr>
          <w:del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delInstrText>
        </w:r>
        <w:r w:rsidR="00EB64B8" w:rsidRPr="00BE40FA">
          <w:rPr>
            <w:color w:val="000000" w:themeColor="text1"/>
          </w:rPr>
          <w:fldChar w:fldCharType="separate"/>
        </w:r>
        <w:r w:rsidR="00E52BA5" w:rsidRPr="00E52BA5">
          <w:rPr>
            <w:color w:val="000000"/>
            <w:vertAlign w:val="superscript"/>
          </w:rPr>
          <w:delText>25–28</w:delText>
        </w:r>
        <w:r w:rsidR="00EB64B8" w:rsidRPr="00BE40FA">
          <w:rPr>
            <w:color w:val="000000" w:themeColor="text1"/>
          </w:rPr>
          <w:fldChar w:fldCharType="end"/>
        </w:r>
        <w:r w:rsidR="00AB3B45" w:rsidRPr="00BE40FA">
          <w:rPr>
            <w:color w:val="000000" w:themeColor="text1"/>
          </w:rPr>
          <w:delText xml:space="preserve"> and neuroinflammation,</w:delText>
        </w:r>
        <w:r w:rsidR="00582623" w:rsidRPr="00BE40FA">
          <w:rPr>
            <w:color w:val="000000" w:themeColor="text1"/>
          </w:rPr>
          <w:fldChar w:fldCharType="begin"/>
        </w:r>
        <w:r w:rsidR="0099756B">
          <w:rPr>
            <w:color w:val="000000" w:themeColor="text1"/>
          </w:rPr>
          <w:del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delInstrText>
        </w:r>
        <w:r w:rsidR="00582623" w:rsidRPr="00BE40FA">
          <w:rPr>
            <w:color w:val="000000" w:themeColor="text1"/>
          </w:rPr>
          <w:fldChar w:fldCharType="separate"/>
        </w:r>
        <w:r w:rsidR="00E52BA5" w:rsidRPr="00E52BA5">
          <w:rPr>
            <w:color w:val="000000"/>
            <w:vertAlign w:val="superscript"/>
          </w:rPr>
          <w:delText>15,29</w:delText>
        </w:r>
        <w:r w:rsidR="00582623" w:rsidRPr="00BE40FA">
          <w:rPr>
            <w:color w:val="000000" w:themeColor="text1"/>
          </w:rPr>
          <w:fldChar w:fldCharType="end"/>
        </w:r>
        <w:r w:rsidR="00AB3B45" w:rsidRPr="00BE40FA">
          <w:rPr>
            <w:color w:val="000000" w:themeColor="text1"/>
          </w:rPr>
          <w:delText xml:space="preserve"> all of which, in turn, have been reported as key pathways to ALS pathogenesis.</w:delText>
        </w:r>
        <w:r w:rsidR="00A421A9" w:rsidRPr="00BE40FA">
          <w:rPr>
            <w:color w:val="000000" w:themeColor="text1"/>
          </w:rPr>
          <w:fldChar w:fldCharType="begin"/>
        </w:r>
        <w:r w:rsidR="0099756B">
          <w:rPr>
            <w:color w:val="000000" w:themeColor="text1"/>
          </w:rPr>
          <w:del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A421A9" w:rsidRPr="00BE40FA">
          <w:rPr>
            <w:color w:val="000000" w:themeColor="text1"/>
          </w:rPr>
          <w:fldChar w:fldCharType="separate"/>
        </w:r>
        <w:r w:rsidR="00E52BA5" w:rsidRPr="00E52BA5">
          <w:rPr>
            <w:color w:val="000000"/>
            <w:vertAlign w:val="superscript"/>
          </w:rPr>
          <w:delText>30–34</w:delText>
        </w:r>
        <w:r w:rsidR="00A421A9" w:rsidRPr="00BE40FA">
          <w:rPr>
            <w:color w:val="000000" w:themeColor="text1"/>
          </w:rPr>
          <w:fldChar w:fldCharType="end"/>
        </w:r>
        <w:r w:rsidR="00C83C68">
          <w:rPr>
            <w:color w:val="000000" w:themeColor="text1"/>
          </w:rPr>
          <w:br/>
        </w:r>
        <w:r w:rsidR="00C83C68">
          <w:rPr>
            <w:color w:val="000000" w:themeColor="text1"/>
          </w:rPr>
          <w:br/>
        </w:r>
        <w:r w:rsidR="00AB3B45" w:rsidRPr="00BE40FA">
          <w:rPr>
            <w:color w:val="000000" w:themeColor="text1"/>
          </w:rPr>
          <w:delText xml:space="preserve">Despite the compelling plausibility, </w:delText>
        </w:r>
        <w:r w:rsidR="00651777" w:rsidRPr="00BE40FA">
          <w:rPr>
            <w:color w:val="000000" w:themeColor="text1"/>
          </w:rPr>
          <w:delText>few studies to date</w:delText>
        </w:r>
        <w:r w:rsidR="00AB3B45" w:rsidRPr="00BE40FA">
          <w:rPr>
            <w:i/>
            <w:iCs/>
            <w:color w:val="000000" w:themeColor="text1"/>
          </w:rPr>
          <w:delText xml:space="preserve"> </w:delText>
        </w:r>
        <w:r w:rsidR="00AB3B45" w:rsidRPr="00BE40FA">
          <w:rPr>
            <w:color w:val="000000" w:themeColor="text1"/>
          </w:rPr>
          <w:delText>ha</w:delText>
        </w:r>
        <w:r w:rsidR="00651777" w:rsidRPr="00BE40FA">
          <w:rPr>
            <w:color w:val="000000" w:themeColor="text1"/>
          </w:rPr>
          <w:delText>ve</w:delText>
        </w:r>
        <w:r w:rsidR="00AB3B45" w:rsidRPr="00BE40FA">
          <w:rPr>
            <w:color w:val="000000" w:themeColor="text1"/>
          </w:rPr>
          <w:delText xml:space="preserve"> evaluated the association between air </w:delText>
        </w:r>
        <w:r w:rsidR="00194127">
          <w:rPr>
            <w:color w:val="000000" w:themeColor="text1"/>
          </w:rPr>
          <w:delText>pollut</w:delText>
        </w:r>
        <w:r w:rsidR="00D4167C">
          <w:rPr>
            <w:color w:val="000000" w:themeColor="text1"/>
          </w:rPr>
          <w:delText>ion</w:delText>
        </w:r>
        <w:r w:rsidR="001E1F20">
          <w:rPr>
            <w:color w:val="000000" w:themeColor="text1"/>
          </w:rPr>
          <w:delText xml:space="preserve"> </w:delText>
        </w:r>
        <w:r w:rsidR="00AB3B45" w:rsidRPr="00BE40FA">
          <w:rPr>
            <w:color w:val="000000" w:themeColor="text1"/>
          </w:rPr>
          <w:delText>and ALS</w:delText>
        </w:r>
        <w:r w:rsidR="00D4167C">
          <w:rPr>
            <w:color w:val="000000" w:themeColor="text1"/>
          </w:rPr>
          <w:delText>.</w:delText>
        </w:r>
        <w:r w:rsidR="00087633" w:rsidRPr="00BE40FA">
          <w:rPr>
            <w:color w:val="000000" w:themeColor="text1"/>
          </w:rPr>
          <w:fldChar w:fldCharType="begin"/>
        </w:r>
        <w:r w:rsidR="00515144">
          <w:rPr>
            <w:color w:val="000000" w:themeColor="text1"/>
          </w:rPr>
          <w:delInstrText xml:space="preserve"> ADDIN ZOTERO_ITEM CSL_CITATION {"citationID":"UIpHlRNg","properties":{"formattedCitation":"\\super 35,37\\uc0\\u8211{}39\\nosupersub{}","plainCitation":"35,37–39","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delInstrText>
        </w:r>
        <w:r w:rsidR="00087633" w:rsidRPr="00BE40FA">
          <w:rPr>
            <w:color w:val="000000" w:themeColor="text1"/>
          </w:rPr>
          <w:fldChar w:fldCharType="separate"/>
        </w:r>
        <w:r w:rsidR="00E52BA5" w:rsidRPr="00E52BA5">
          <w:rPr>
            <w:color w:val="000000"/>
            <w:vertAlign w:val="superscript"/>
          </w:rPr>
          <w:delText>35,37–39</w:delText>
        </w:r>
        <w:r w:rsidR="00087633" w:rsidRPr="00BE40FA">
          <w:rPr>
            <w:color w:val="000000" w:themeColor="text1"/>
          </w:rPr>
          <w:fldChar w:fldCharType="end"/>
        </w:r>
        <w:r w:rsidR="00D4167C">
          <w:rPr>
            <w:color w:val="000000" w:themeColor="text1"/>
          </w:rPr>
          <w:delText xml:space="preserve"> A recent study</w:delText>
        </w:r>
        <w:r w:rsidR="002204D7">
          <w:rPr>
            <w:color w:val="000000" w:themeColor="text1"/>
          </w:rPr>
          <w:delText xml:space="preserve"> </w:delText>
        </w:r>
        <w:r w:rsidR="00D4167C">
          <w:rPr>
            <w:color w:val="000000" w:themeColor="text1"/>
          </w:rPr>
          <w:delText>found that traffic-related air pollutants may be driving observed associations.</w:delText>
        </w:r>
        <w:r w:rsidR="001D3048">
          <w:rPr>
            <w:color w:val="000000" w:themeColor="text1"/>
          </w:rPr>
          <w:fldChar w:fldCharType="begin"/>
        </w:r>
        <w:r w:rsidR="001D3048">
          <w:rPr>
            <w:color w:val="000000" w:themeColor="text1"/>
          </w:rPr>
          <w:delInstrText xml:space="preserve"> ADDIN ZOTERO_ITEM CSL_CITATION {"citationID":"MUiDABqT","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1D3048">
          <w:rPr>
            <w:color w:val="000000" w:themeColor="text1"/>
          </w:rPr>
          <w:fldChar w:fldCharType="separate"/>
        </w:r>
        <w:r w:rsidR="00E52BA5" w:rsidRPr="00E52BA5">
          <w:rPr>
            <w:color w:val="000000"/>
            <w:vertAlign w:val="superscript"/>
          </w:rPr>
          <w:delText>38</w:delText>
        </w:r>
        <w:r w:rsidR="001D3048">
          <w:rPr>
            <w:color w:val="000000" w:themeColor="text1"/>
          </w:rPr>
          <w:fldChar w:fldCharType="end"/>
        </w:r>
        <w:r w:rsidR="003A3A41">
          <w:rPr>
            <w:color w:val="000000" w:themeColor="text1"/>
          </w:rPr>
          <w:delText xml:space="preserve"> </w:delText>
        </w:r>
        <w:r w:rsidR="00862E24">
          <w:rPr>
            <w:color w:val="000000" w:themeColor="text1"/>
          </w:rPr>
          <w:delText>N</w:delText>
        </w:r>
        <w:r w:rsidR="008C01DE">
          <w:rPr>
            <w:color w:val="000000" w:themeColor="text1"/>
          </w:rPr>
          <w:delText xml:space="preserve">o study </w:delText>
        </w:r>
        <w:r w:rsidR="003A3A41">
          <w:rPr>
            <w:color w:val="000000" w:themeColor="text1"/>
          </w:rPr>
          <w:delText xml:space="preserve">has </w:delText>
        </w:r>
        <w:r w:rsidR="00744924">
          <w:rPr>
            <w:color w:val="000000" w:themeColor="text1"/>
          </w:rPr>
          <w:delText xml:space="preserve">hitherto </w:delText>
        </w:r>
        <w:r w:rsidR="003A3A41">
          <w:rPr>
            <w:color w:val="000000" w:themeColor="text1"/>
          </w:rPr>
          <w:delText>attempted to</w:delText>
        </w:r>
        <w:r w:rsidR="009F00B2" w:rsidRPr="00BE40FA">
          <w:rPr>
            <w:color w:val="000000" w:themeColor="text1"/>
          </w:rPr>
          <w:delText xml:space="preserve"> </w:delText>
        </w:r>
        <w:r w:rsidR="003A3A41" w:rsidRPr="00BD4D5D">
          <w:rPr>
            <w:color w:val="000000" w:themeColor="text1"/>
          </w:rPr>
          <w:delText xml:space="preserve">understand the </w:delText>
        </w:r>
        <w:r w:rsidR="00BD4D5D" w:rsidRPr="00BD4D5D">
          <w:rPr>
            <w:color w:val="000000" w:themeColor="text1"/>
          </w:rPr>
          <w:delText>combined</w:delText>
        </w:r>
        <w:r w:rsidR="003A3A41" w:rsidRPr="00BD4D5D">
          <w:rPr>
            <w:color w:val="000000" w:themeColor="text1"/>
          </w:rPr>
          <w:delText xml:space="preserve"> and </w:delText>
        </w:r>
        <w:r w:rsidR="00B63780" w:rsidRPr="00BD4D5D">
          <w:rPr>
            <w:iCs/>
          </w:rPr>
          <w:delText>individual</w:delText>
        </w:r>
        <w:r w:rsidR="00BA2A49" w:rsidRPr="00BD4D5D">
          <w:rPr>
            <w:iCs/>
          </w:rPr>
          <w:delText xml:space="preserve"> </w:delText>
        </w:r>
        <w:r w:rsidR="00B61A21" w:rsidRPr="00BD4D5D">
          <w:rPr>
            <w:color w:val="000000" w:themeColor="text1"/>
          </w:rPr>
          <w:delText>association</w:delText>
        </w:r>
        <w:r w:rsidR="00BF177E">
          <w:rPr>
            <w:color w:val="000000" w:themeColor="text1"/>
          </w:rPr>
          <w:delText>s</w:delText>
        </w:r>
        <w:r w:rsidR="003A3A41" w:rsidRPr="00BD4D5D">
          <w:rPr>
            <w:color w:val="000000" w:themeColor="text1"/>
          </w:rPr>
          <w:delText xml:space="preserve"> of</w:delText>
        </w:r>
        <w:r w:rsidR="001247E3" w:rsidRPr="00BD4D5D">
          <w:rPr>
            <w:color w:val="000000" w:themeColor="text1"/>
          </w:rPr>
          <w:delText xml:space="preserve"> </w:delText>
        </w:r>
        <w:r w:rsidR="00783637">
          <w:rPr>
            <w:color w:val="000000" w:themeColor="text1"/>
          </w:rPr>
          <w:delText xml:space="preserve">the </w:delText>
        </w:r>
        <w:r w:rsidR="003A3A41" w:rsidRPr="00BD4D5D">
          <w:rPr>
            <w:color w:val="000000" w:themeColor="text1"/>
          </w:rPr>
          <w:delText xml:space="preserve">pollutants in </w:delText>
        </w:r>
        <w:r w:rsidR="00AF68FE" w:rsidRPr="00BD4D5D">
          <w:rPr>
            <w:color w:val="000000" w:themeColor="text1"/>
          </w:rPr>
          <w:delText>a single</w:delText>
        </w:r>
        <w:r w:rsidR="003A3A41" w:rsidRPr="00BD4D5D">
          <w:rPr>
            <w:color w:val="000000" w:themeColor="text1"/>
          </w:rPr>
          <w:delText xml:space="preserve"> model. </w:delText>
        </w:r>
        <w:r w:rsidR="00783637">
          <w:rPr>
            <w:color w:val="000000" w:themeColor="text1"/>
          </w:rPr>
          <w:delText xml:space="preserve">Air </w:delText>
        </w:r>
        <w:r w:rsidR="009F00B2" w:rsidRPr="00BE40FA">
          <w:rPr>
            <w:color w:val="000000" w:themeColor="text1"/>
          </w:rPr>
          <w:delText>pollutants</w:delText>
        </w:r>
        <w:r w:rsidR="006C3B75">
          <w:rPr>
            <w:color w:val="000000" w:themeColor="text1"/>
          </w:rPr>
          <w:delText xml:space="preserve"> have been consistently</w:delText>
        </w:r>
        <w:r w:rsidR="006748E7" w:rsidRPr="00BE40FA">
          <w:rPr>
            <w:color w:val="000000" w:themeColor="text1"/>
          </w:rPr>
          <w:delText xml:space="preserve"> associated with adverse health</w:delText>
        </w:r>
        <w:r w:rsidR="006C3B75">
          <w:rPr>
            <w:color w:val="000000" w:themeColor="text1"/>
          </w:rPr>
          <w:delText>, primarily in single pollutant analyses.</w:delText>
        </w:r>
        <w:r w:rsidR="00294729" w:rsidRPr="00BE40FA">
          <w:rPr>
            <w:color w:val="000000" w:themeColor="text1"/>
          </w:rPr>
          <w:fldChar w:fldCharType="begin"/>
        </w:r>
        <w:r w:rsidR="0099756B">
          <w:rPr>
            <w:color w:val="000000" w:themeColor="text1"/>
          </w:rPr>
          <w:delInstrText xml:space="preserve"> ADDIN ZOTERO_ITEM CSL_CITATION {"citationID":"8Gaj5BKF","properties":{"formattedCitation":"\\super 13,17,40\\uc0\\u8211{}42\\nosupersub{}","plainCitation":"13,17,40–42","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r w:rsidR="00C9283C" w:rsidRPr="00BE40FA">
          <w:rPr>
            <w:color w:val="000000" w:themeColor="text1"/>
          </w:rPr>
          <w:delText xml:space="preserve"> </w:delText>
        </w:r>
        <w:r w:rsidR="006C3B75">
          <w:rPr>
            <w:color w:val="000000" w:themeColor="text1"/>
          </w:rPr>
          <w:delText xml:space="preserve">However, they </w:delText>
        </w:r>
        <w:r w:rsidR="006D0CB4" w:rsidRPr="00BE40FA">
          <w:rPr>
            <w:color w:val="000000" w:themeColor="text1"/>
          </w:rPr>
          <w:delText>are</w:delText>
        </w:r>
        <w:r w:rsidR="009F00B2" w:rsidRPr="00BE40FA">
          <w:rPr>
            <w:color w:val="000000" w:themeColor="text1"/>
          </w:rPr>
          <w:delText xml:space="preserve"> highly correlated</w:delText>
        </w:r>
        <w:r w:rsidR="006D0CB4" w:rsidRPr="00BE40FA">
          <w:rPr>
            <w:color w:val="000000" w:themeColor="text1"/>
          </w:rPr>
          <w:delText xml:space="preserve"> with one another</w:delText>
        </w:r>
        <w:r w:rsidR="00E37F29">
          <w:rPr>
            <w:color w:val="000000" w:themeColor="text1"/>
          </w:rPr>
          <w:delText>.</w:delText>
        </w:r>
        <w:r w:rsidR="006A5C0C" w:rsidRPr="00BE40FA">
          <w:rPr>
            <w:color w:val="000000" w:themeColor="text1"/>
          </w:rPr>
          <w:fldChar w:fldCharType="begin"/>
        </w:r>
        <w:r w:rsidR="00515144">
          <w:rPr>
            <w:color w:val="000000" w:themeColor="text1"/>
          </w:rPr>
          <w:delInstrText xml:space="preserve"> ADDIN ZOTERO_ITEM CSL_CITATION {"citationID":"NmZqvWRG","properties":{"formattedCitation":"\\super 40\\nosupersub{}","plainCitation":"40","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r w:rsidR="00192D2B" w:rsidRPr="00BE40FA">
          <w:rPr>
            <w:color w:val="000000" w:themeColor="text1"/>
          </w:rPr>
          <w:delText xml:space="preserve"> I</w:delText>
        </w:r>
        <w:r w:rsidR="009F00B2" w:rsidRPr="00BE40FA">
          <w:rPr>
            <w:color w:val="000000" w:themeColor="text1"/>
          </w:rPr>
          <w:delText xml:space="preserve">t is </w:delText>
        </w:r>
        <w:r w:rsidR="00192D2B" w:rsidRPr="00BE40FA">
          <w:rPr>
            <w:color w:val="000000" w:themeColor="text1"/>
          </w:rPr>
          <w:delText>therefore a</w:delText>
        </w:r>
        <w:r w:rsidR="009F00B2" w:rsidRPr="00BE40FA">
          <w:rPr>
            <w:color w:val="000000" w:themeColor="text1"/>
          </w:rPr>
          <w:delText xml:space="preserve"> mixture modelling challenge</w:delText>
        </w:r>
        <w:r w:rsidR="00AB3B45" w:rsidRPr="00BE40FA">
          <w:rPr>
            <w:color w:val="000000" w:themeColor="text1"/>
          </w:rPr>
          <w:delText xml:space="preserve"> to </w:delText>
        </w:r>
        <w:r w:rsidR="00192D2B" w:rsidRPr="00BE40FA">
          <w:rPr>
            <w:color w:val="000000" w:themeColor="text1"/>
          </w:rPr>
          <w:delText xml:space="preserve">infer the </w:delText>
        </w:r>
        <w:r w:rsidR="00D452E0">
          <w:rPr>
            <w:color w:val="000000" w:themeColor="text1"/>
          </w:rPr>
          <w:lastRenderedPageBreak/>
          <w:delText>association</w:delText>
        </w:r>
        <w:r w:rsidR="00192D2B" w:rsidRPr="00BE40FA">
          <w:rPr>
            <w:color w:val="000000" w:themeColor="text1"/>
          </w:rPr>
          <w:delText xml:space="preserve"> </w:delText>
        </w:r>
        <w:r w:rsidR="007573A4">
          <w:rPr>
            <w:color w:val="000000" w:themeColor="text1"/>
          </w:rPr>
          <w:delText>of</w:delText>
        </w:r>
        <w:r w:rsidR="00192D2B" w:rsidRPr="00BE40FA">
          <w:rPr>
            <w:color w:val="000000" w:themeColor="text1"/>
          </w:rPr>
          <w:delText xml:space="preserve"> </w:delText>
        </w:r>
        <w:r w:rsidR="00571FD1">
          <w:rPr>
            <w:color w:val="000000" w:themeColor="text1"/>
          </w:rPr>
          <w:delText xml:space="preserve">multiple </w:delText>
        </w:r>
        <w:r w:rsidR="00783637">
          <w:rPr>
            <w:color w:val="000000" w:themeColor="text1"/>
          </w:rPr>
          <w:delText xml:space="preserve">air </w:delText>
        </w:r>
        <w:r w:rsidR="00192D2B" w:rsidRPr="00BE40FA">
          <w:rPr>
            <w:color w:val="000000" w:themeColor="text1"/>
          </w:rPr>
          <w:delText>pollutants</w:delText>
        </w:r>
        <w:r w:rsidR="007573A4">
          <w:rPr>
            <w:color w:val="000000" w:themeColor="text1"/>
          </w:rPr>
          <w:delText xml:space="preserve"> and health outcomes.</w:delText>
        </w:r>
        <w:r w:rsidR="006A5C0C" w:rsidRPr="00BE40FA">
          <w:rPr>
            <w:color w:val="000000" w:themeColor="text1"/>
          </w:rPr>
          <w:fldChar w:fldCharType="begin"/>
        </w:r>
        <w:r w:rsidR="0099756B">
          <w:rPr>
            <w:color w:val="000000" w:themeColor="text1"/>
          </w:rPr>
          <w:delInstrText xml:space="preserve"> ADDIN ZOTERO_ITEM CSL_CITATION {"citationID":"dGdJRRPY","properties":{"formattedCitation":"\\super 43\\nosupersub{}","plainCitation":"43","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3</w:delText>
        </w:r>
        <w:r w:rsidR="006A5C0C" w:rsidRPr="00BE40FA">
          <w:rPr>
            <w:color w:val="000000" w:themeColor="text1"/>
          </w:rPr>
          <w:fldChar w:fldCharType="end"/>
        </w:r>
        <w:r w:rsidR="003B56BF" w:rsidRPr="00BF7BA9">
          <w:rPr>
            <w:color w:val="000000" w:themeColor="text1"/>
          </w:rPr>
          <w:delText xml:space="preserve"> </w:delText>
        </w:r>
        <w:r w:rsidR="007573A4">
          <w:rPr>
            <w:color w:val="000000" w:themeColor="text1"/>
          </w:rPr>
          <w:delText>Using three air pollutants commonly used in health studies as traffic-related emissions tracers</w:delText>
        </w:r>
        <w:r w:rsidR="000D26DA">
          <w:rPr>
            <w:color w:val="000000" w:themeColor="text1"/>
          </w:rPr>
          <w:delText>—</w:delText>
        </w:r>
        <w:r w:rsidR="007573A4">
          <w:rPr>
            <w:color w:val="000000" w:themeColor="text1"/>
          </w:rPr>
          <w:delText>nitrogen oxides (NO</w:delText>
        </w:r>
        <w:r w:rsidR="007573A4" w:rsidRPr="008922C5">
          <w:rPr>
            <w:color w:val="000000" w:themeColor="text1"/>
            <w:vertAlign w:val="subscript"/>
          </w:rPr>
          <w:delText>x</w:delText>
        </w:r>
        <w:r w:rsidR="007573A4">
          <w:rPr>
            <w:color w:val="000000" w:themeColor="text1"/>
          </w:rPr>
          <w:delText>), carbon monoxide (CO), and elemental carbon (EC</w:delText>
        </w:r>
        <w:r w:rsidR="000D26DA">
          <w:rPr>
            <w:color w:val="000000" w:themeColor="text1"/>
          </w:rPr>
          <w:delText>)—</w:delText>
        </w:r>
        <w:r w:rsidR="003A7CAB">
          <w:rPr>
            <w:color w:val="000000" w:themeColor="text1"/>
          </w:rPr>
          <w:delText xml:space="preserve"> as well as </w:delText>
        </w:r>
        <w:r w:rsidR="0056613D">
          <w:rPr>
            <w:color w:val="000000" w:themeColor="text1"/>
          </w:rPr>
          <w:delText xml:space="preserve">fine </w:delText>
        </w:r>
        <w:r w:rsidR="00A84BA6">
          <w:rPr>
            <w:color w:val="000000" w:themeColor="text1"/>
          </w:rPr>
          <w:delText>particles</w:delText>
        </w:r>
        <w:r w:rsidR="003A7CAB">
          <w:rPr>
            <w:color w:val="000000" w:themeColor="text1"/>
          </w:rPr>
          <w:delText xml:space="preserve"> </w:delText>
        </w:r>
        <w:r w:rsidR="0056613D">
          <w:rPr>
            <w:color w:val="000000" w:themeColor="text1"/>
          </w:rPr>
          <w:delText>(</w:delText>
        </w:r>
        <w:r w:rsidR="003A7CAB">
          <w:rPr>
            <w:color w:val="000000" w:themeColor="text1"/>
          </w:rPr>
          <w:delText>PM</w:delText>
        </w:r>
        <w:r w:rsidR="003A7CAB" w:rsidRPr="003A7CAB">
          <w:rPr>
            <w:color w:val="000000" w:themeColor="text1"/>
            <w:vertAlign w:val="subscript"/>
          </w:rPr>
          <w:delText>2.5</w:delText>
        </w:r>
        <w:r w:rsidR="0056613D">
          <w:rPr>
            <w:color w:val="000000" w:themeColor="text1"/>
          </w:rPr>
          <w:delText>)</w:delText>
        </w:r>
        <w:r w:rsidR="00F00440">
          <w:rPr>
            <w:color w:val="000000" w:themeColor="text1"/>
          </w:rPr>
          <w:delText xml:space="preserve"> </w:delText>
        </w:r>
        <w:r w:rsidR="003A7CAB">
          <w:rPr>
            <w:color w:val="000000" w:themeColor="text1"/>
          </w:rPr>
          <w:delText>and ozone (O</w:delText>
        </w:r>
        <w:r w:rsidR="003A7CAB" w:rsidRPr="003A7CAB">
          <w:rPr>
            <w:color w:val="000000" w:themeColor="text1"/>
            <w:vertAlign w:val="subscript"/>
          </w:rPr>
          <w:delText>3</w:delText>
        </w:r>
        <w:r w:rsidR="003A7CAB">
          <w:rPr>
            <w:color w:val="000000" w:themeColor="text1"/>
          </w:rPr>
          <w:delText xml:space="preserve">), </w:delText>
        </w:r>
        <w:r w:rsidR="007573A4">
          <w:rPr>
            <w:color w:val="000000" w:themeColor="text1"/>
          </w:rPr>
          <w:delText>we aimed</w:delText>
        </w:r>
        <w:r w:rsidR="00C24C5B" w:rsidRPr="00BF7BA9">
          <w:rPr>
            <w:color w:val="000000" w:themeColor="text1"/>
          </w:rPr>
          <w:delText xml:space="preserve"> </w:delText>
        </w:r>
        <w:r w:rsidR="00D5727D" w:rsidRPr="00BF7BA9">
          <w:rPr>
            <w:color w:val="000000" w:themeColor="text1"/>
          </w:rPr>
          <w:delText xml:space="preserve">to </w:delText>
        </w:r>
        <w:r w:rsidR="003B368E" w:rsidRPr="00BF7BA9">
          <w:rPr>
            <w:color w:val="000000" w:themeColor="text1"/>
          </w:rPr>
          <w:delText xml:space="preserve">assess whether exposure to </w:delText>
        </w:r>
        <w:r w:rsidR="00BF2184">
          <w:rPr>
            <w:color w:val="000000" w:themeColor="text1"/>
          </w:rPr>
          <w:delText xml:space="preserve">(a) </w:delText>
        </w:r>
        <w:r w:rsidR="00394D91" w:rsidRPr="00BF7BA9">
          <w:rPr>
            <w:color w:val="000000" w:themeColor="text1"/>
          </w:rPr>
          <w:delText>eac</w:delText>
        </w:r>
        <w:r w:rsidR="00C61893" w:rsidRPr="00BF7BA9">
          <w:rPr>
            <w:color w:val="000000" w:themeColor="text1"/>
          </w:rPr>
          <w:delText xml:space="preserve">h </w:delText>
        </w:r>
        <w:r w:rsidR="001B43CB" w:rsidRPr="00BF7BA9">
          <w:rPr>
            <w:color w:val="000000" w:themeColor="text1"/>
          </w:rPr>
          <w:delText>individual</w:delText>
        </w:r>
        <w:r w:rsidR="00E249D8">
          <w:rPr>
            <w:color w:val="000000" w:themeColor="text1"/>
          </w:rPr>
          <w:delText xml:space="preserve"> </w:delText>
        </w:r>
        <w:r w:rsidR="00783637">
          <w:rPr>
            <w:color w:val="000000" w:themeColor="text1"/>
          </w:rPr>
          <w:delText xml:space="preserve">air </w:delText>
        </w:r>
        <w:r w:rsidR="003B368E" w:rsidRPr="00BE40FA">
          <w:rPr>
            <w:color w:val="000000" w:themeColor="text1"/>
          </w:rPr>
          <w:delText>pollutant is</w:delText>
        </w:r>
        <w:r w:rsidR="007573A4">
          <w:rPr>
            <w:color w:val="000000" w:themeColor="text1"/>
          </w:rPr>
          <w:delText xml:space="preserve"> independently</w:delText>
        </w:r>
        <w:r w:rsidR="003B368E" w:rsidRPr="00BE40FA">
          <w:rPr>
            <w:color w:val="000000" w:themeColor="text1"/>
          </w:rPr>
          <w:delText xml:space="preserve"> associated with ALS diagnosis,</w:delText>
        </w:r>
        <w:r w:rsidR="007573A4">
          <w:rPr>
            <w:color w:val="000000" w:themeColor="text1"/>
          </w:rPr>
          <w:delText xml:space="preserve"> </w:delText>
        </w:r>
        <w:r w:rsidR="00670CC9">
          <w:rPr>
            <w:color w:val="000000" w:themeColor="text1"/>
          </w:rPr>
          <w:delText>and</w:delText>
        </w:r>
        <w:r w:rsidR="008E75B3" w:rsidRPr="00BE40FA">
          <w:rPr>
            <w:color w:val="000000" w:themeColor="text1"/>
          </w:rPr>
          <w:delText xml:space="preserve"> </w:delText>
        </w:r>
        <w:r w:rsidR="00670CC9">
          <w:rPr>
            <w:color w:val="000000" w:themeColor="text1"/>
          </w:rPr>
          <w:delText xml:space="preserve">estimate </w:delText>
        </w:r>
        <w:r w:rsidR="007573A4">
          <w:rPr>
            <w:color w:val="000000" w:themeColor="text1"/>
          </w:rPr>
          <w:delText>the</w:delText>
        </w:r>
        <w:r w:rsidR="00670CC9">
          <w:rPr>
            <w:color w:val="000000" w:themeColor="text1"/>
          </w:rPr>
          <w:delText>ir</w:delText>
        </w:r>
        <w:r w:rsidR="007573A4">
          <w:rPr>
            <w:color w:val="000000" w:themeColor="text1"/>
          </w:rPr>
          <w:delText xml:space="preserve"> </w:delText>
        </w:r>
        <w:r w:rsidR="00BF2184">
          <w:rPr>
            <w:color w:val="000000" w:themeColor="text1"/>
          </w:rPr>
          <w:delText xml:space="preserve">(b) </w:delText>
        </w:r>
        <w:r w:rsidR="007573A4">
          <w:rPr>
            <w:color w:val="000000" w:themeColor="text1"/>
          </w:rPr>
          <w:delText xml:space="preserve">joint </w:delText>
        </w:r>
        <w:r w:rsidR="00670CC9">
          <w:rPr>
            <w:color w:val="000000" w:themeColor="text1"/>
          </w:rPr>
          <w:delText xml:space="preserve">and </w:delText>
        </w:r>
        <w:r w:rsidR="00BF2184">
          <w:rPr>
            <w:color w:val="000000" w:themeColor="text1"/>
          </w:rPr>
          <w:delText xml:space="preserve">(c) </w:delText>
        </w:r>
        <w:r w:rsidR="00670CC9">
          <w:rPr>
            <w:color w:val="000000" w:themeColor="text1"/>
          </w:rPr>
          <w:delText>overall traffic</w:delText>
        </w:r>
        <w:r w:rsidR="0083661D">
          <w:rPr>
            <w:color w:val="000000" w:themeColor="text1"/>
          </w:rPr>
          <w:delText>-related</w:delText>
        </w:r>
        <w:r w:rsidR="00670CC9">
          <w:rPr>
            <w:color w:val="000000" w:themeColor="text1"/>
          </w:rPr>
          <w:delText xml:space="preserve"> emissions associations</w:delText>
        </w:r>
        <w:r w:rsidR="008E75B3" w:rsidRPr="00BE40FA">
          <w:rPr>
            <w:color w:val="000000" w:themeColor="text1"/>
          </w:rPr>
          <w:delText>.</w:delText>
        </w:r>
      </w:del>
      <w:ins w:id="81" w:author="Parks, Robbie M" w:date="2022-04-26T11:45:00Z">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ins>
    </w:p>
    <w:p w14:paraId="4C852A22" w14:textId="26FC0354" w:rsidR="00FA7035" w:rsidRPr="00EC342B" w:rsidRDefault="00C83C68" w:rsidP="004115DF">
      <w:pPr>
        <w:jc w:val="both"/>
        <w:rPr>
          <w:ins w:id="82" w:author="Parks, Robbie M" w:date="2022-04-26T11:45:00Z"/>
          <w:b/>
          <w:i/>
          <w:iCs/>
        </w:rPr>
      </w:pPr>
      <w:ins w:id="83" w:author="Parks, Robbie M" w:date="2022-04-26T11:45:00Z">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 xml:space="preserve">found that traffic-related air pollutants may be driving </w:t>
        </w:r>
        <w:r w:rsidR="00D4167C">
          <w:rPr>
            <w:color w:val="000000" w:themeColor="text1"/>
          </w:rPr>
          <w:lastRenderedPageBreak/>
          <w:t>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ins>
    </w:p>
    <w:p w14:paraId="6085CB7A" w14:textId="77777777" w:rsidR="003D3846" w:rsidRDefault="003D3846" w:rsidP="004115DF">
      <w:pPr>
        <w:jc w:val="both"/>
        <w:rPr>
          <w:b/>
          <w:color w:val="000000" w:themeColor="text1"/>
        </w:rPr>
        <w:pPrChange w:id="84" w:author="Parks, Robbie M" w:date="2022-04-26T11:45:00Z">
          <w:pPr/>
        </w:pPrChange>
      </w:pPr>
    </w:p>
    <w:p w14:paraId="7D7532CA" w14:textId="61F3C97E" w:rsidR="004B5359" w:rsidRPr="00BE40FA" w:rsidRDefault="00F255A6" w:rsidP="004115DF">
      <w:pPr>
        <w:jc w:val="both"/>
        <w:rPr>
          <w:b/>
          <w:color w:val="000000" w:themeColor="text1"/>
        </w:rPr>
        <w:pPrChange w:id="85" w:author="Parks, Robbie M" w:date="2022-04-26T11:45:00Z">
          <w:pPr/>
        </w:pPrChange>
      </w:pPr>
      <w:r w:rsidRPr="00BE40FA">
        <w:rPr>
          <w:b/>
          <w:color w:val="000000" w:themeColor="text1"/>
        </w:rPr>
        <w:t>Methods</w:t>
      </w:r>
    </w:p>
    <w:p w14:paraId="4A393F56" w14:textId="459B023A" w:rsidR="00EF380D" w:rsidRPr="00BE40FA" w:rsidRDefault="00EF380D" w:rsidP="004115DF">
      <w:pPr>
        <w:jc w:val="both"/>
        <w:rPr>
          <w:i/>
          <w:iCs/>
          <w:color w:val="000000" w:themeColor="text1"/>
        </w:rPr>
        <w:pPrChange w:id="86" w:author="Parks, Robbie M" w:date="2022-04-26T11:45:00Z">
          <w:pPr/>
        </w:pPrChange>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E4B72C8" w:rsidR="00B22996" w:rsidRPr="00BE40FA" w:rsidRDefault="00B90ABF" w:rsidP="004115DF">
      <w:pPr>
        <w:jc w:val="both"/>
        <w:rPr>
          <w:bCs/>
          <w:color w:val="000000" w:themeColor="text1"/>
        </w:rPr>
        <w:pPrChange w:id="87" w:author="Parks, Robbie M" w:date="2022-04-26T11:45:00Z">
          <w:pPr/>
        </w:pPrChange>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del w:id="88" w:author="Parks, Robbie M" w:date="2022-04-26T11:45:00Z">
        <w:r w:rsidR="002A7C90" w:rsidRPr="00BE40FA">
          <w:rPr>
            <w:bCs/>
            <w:color w:val="000000" w:themeColor="text1"/>
          </w:rPr>
          <w:fldChar w:fldCharType="begin"/>
        </w:r>
        <w:r w:rsidR="00DE2255">
          <w:rPr>
            <w:bCs/>
            <w:color w:val="000000" w:themeColor="text1"/>
          </w:rPr>
          <w:delInstrText xml:space="preserve"> ADDIN ZOTERO_ITEM CSL_CITATION {"citationID":"yla8wiMZ","properties":{"formattedCitation":"\\super 44\\nosupersub{}","plainCitation":"44","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delInstrText>
        </w:r>
        <w:r w:rsidR="002A7C90" w:rsidRPr="00BE40FA">
          <w:rPr>
            <w:bCs/>
            <w:color w:val="000000" w:themeColor="text1"/>
          </w:rPr>
          <w:fldChar w:fldCharType="separate"/>
        </w:r>
        <w:r w:rsidR="00E52BA5" w:rsidRPr="00E52BA5">
          <w:rPr>
            <w:color w:val="000000"/>
            <w:vertAlign w:val="superscript"/>
          </w:rPr>
          <w:delText>44</w:delText>
        </w:r>
        <w:r w:rsidR="002A7C90" w:rsidRPr="00BE40FA">
          <w:rPr>
            <w:bCs/>
            <w:color w:val="000000" w:themeColor="text1"/>
          </w:rPr>
          <w:fldChar w:fldCharType="end"/>
        </w:r>
      </w:del>
      <w:ins w:id="89" w:author="Parks, Robbie M" w:date="2022-04-26T11:45:00Z">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ins>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del w:id="90" w:author="Parks, Robbie M" w:date="2022-04-26T11:45:00Z">
        <w:r w:rsidR="00E37F29">
          <w:rPr>
            <w:bCs/>
            <w:color w:val="000000" w:themeColor="text1"/>
          </w:rPr>
          <w:fldChar w:fldCharType="begin"/>
        </w:r>
        <w:r w:rsidR="0099756B">
          <w:rPr>
            <w:bCs/>
            <w:color w:val="000000" w:themeColor="text1"/>
          </w:rPr>
          <w:delInstrText xml:space="preserve"> ADDIN ZOTERO_ITEM CSL_CITATION {"citationID":"lNC2mqp5","properties":{"formattedCitation":"\\super 45\\nosupersub{}","plainCitation":"45","noteIndex":0},"citationItems":[{"id":1178,"uris":["http://zotero.org/users/6925055/items/X568NXJ4"],"uri":["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delInstrText>
        </w:r>
        <w:r w:rsidR="00E37F29">
          <w:rPr>
            <w:bCs/>
            <w:color w:val="000000" w:themeColor="text1"/>
          </w:rPr>
          <w:fldChar w:fldCharType="separate"/>
        </w:r>
        <w:r w:rsidR="00E52BA5" w:rsidRPr="00E52BA5">
          <w:rPr>
            <w:color w:val="000000"/>
            <w:vertAlign w:val="superscript"/>
          </w:rPr>
          <w:delText>45</w:delText>
        </w:r>
        <w:r w:rsidR="00E37F29">
          <w:rPr>
            <w:bCs/>
            <w:color w:val="000000" w:themeColor="text1"/>
          </w:rPr>
          <w:fldChar w:fldCharType="end"/>
        </w:r>
      </w:del>
      <w:ins w:id="91" w:author="Parks, Robbie M" w:date="2022-04-26T11:45:00Z">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ins>
      <w:r w:rsidR="00BA3A99">
        <w:rPr>
          <w:bCs/>
          <w:color w:val="000000" w:themeColor="text1"/>
        </w:rPr>
        <w:t xml:space="preserve"> </w:t>
      </w:r>
    </w:p>
    <w:p w14:paraId="755C1A30" w14:textId="752E21BC" w:rsidR="00B11B89" w:rsidRPr="00BE40FA" w:rsidRDefault="00B11B89" w:rsidP="004115DF">
      <w:pPr>
        <w:jc w:val="both"/>
        <w:rPr>
          <w:bCs/>
          <w:color w:val="000000" w:themeColor="text1"/>
        </w:rPr>
        <w:pPrChange w:id="92" w:author="Parks, Robbie M" w:date="2022-04-26T11:45:00Z">
          <w:pPr/>
        </w:pPrChange>
      </w:pPr>
    </w:p>
    <w:p w14:paraId="53BC8752" w14:textId="6F7F3945" w:rsidR="0049389D" w:rsidRPr="00B04CA0" w:rsidRDefault="00B11B89" w:rsidP="004115DF">
      <w:pPr>
        <w:jc w:val="both"/>
        <w:rPr>
          <w:i/>
          <w:rPrChange w:id="93" w:author="Parks, Robbie M" w:date="2022-04-26T11:45:00Z">
            <w:rPr>
              <w:color w:val="000000" w:themeColor="text1"/>
            </w:rPr>
          </w:rPrChange>
        </w:rPr>
        <w:pPrChange w:id="94" w:author="Parks, Robbie M" w:date="2022-04-26T11:45:00Z">
          <w:pPr/>
        </w:pPrChange>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w:t>
      </w:r>
      <w:del w:id="95" w:author="Parks, Robbie M" w:date="2022-04-26T11:45:00Z">
        <w:r w:rsidR="00E42C58" w:rsidRPr="00BE40FA">
          <w:rPr>
            <w:bCs/>
            <w:color w:val="000000" w:themeColor="text1"/>
          </w:rPr>
          <w:delText>We only include</w:delText>
        </w:r>
        <w:r w:rsidR="00F43F00" w:rsidRPr="00BE40FA">
          <w:rPr>
            <w:bCs/>
            <w:color w:val="000000" w:themeColor="text1"/>
          </w:rPr>
          <w:delText>d</w:delText>
        </w:r>
        <w:r w:rsidR="00E42C58" w:rsidRPr="00BE40FA">
          <w:rPr>
            <w:bCs/>
            <w:color w:val="000000" w:themeColor="text1"/>
          </w:rPr>
          <w:delText xml:space="preserve"> patients who were at least 20 years old when diagnosed</w:delText>
        </w:r>
        <w:r w:rsidR="00832AED" w:rsidRPr="00BE40FA">
          <w:rPr>
            <w:bCs/>
            <w:color w:val="000000" w:themeColor="text1"/>
          </w:rPr>
          <w:delText>.</w:delText>
        </w:r>
        <w:r w:rsidR="00A11685" w:rsidRPr="00BE40FA">
          <w:rPr>
            <w:bCs/>
            <w:color w:val="000000" w:themeColor="text1"/>
          </w:rPr>
          <w:delText xml:space="preserve"> </w:delText>
        </w:r>
        <w:r w:rsidR="000F0428" w:rsidRPr="00BE40FA">
          <w:rPr>
            <w:bCs/>
            <w:color w:val="000000" w:themeColor="text1"/>
          </w:rPr>
          <w:delText xml:space="preserve">In </w:delText>
        </w:r>
        <w:r w:rsidR="00BA3A99">
          <w:rPr>
            <w:bCs/>
            <w:color w:val="000000" w:themeColor="text1"/>
          </w:rPr>
          <w:delText>our</w:delText>
        </w:r>
        <w:r w:rsidR="000F0428" w:rsidRPr="00BE40FA">
          <w:rPr>
            <w:bCs/>
            <w:color w:val="000000" w:themeColor="text1"/>
          </w:rPr>
          <w:delText xml:space="preserve"> validation study, </w:delText>
        </w:r>
        <w:r w:rsidR="00D12D22">
          <w:rPr>
            <w:bCs/>
            <w:color w:val="000000" w:themeColor="text1"/>
          </w:rPr>
          <w:delText>Register</w:delText>
        </w:r>
        <w:r w:rsidR="000F0428" w:rsidRPr="00BE40FA">
          <w:rPr>
            <w:bCs/>
            <w:color w:val="000000" w:themeColor="text1"/>
          </w:rPr>
          <w:delText xml:space="preserve"> data for ALS ascertainment </w:delText>
        </w:r>
        <w:r w:rsidR="000F0428">
          <w:rPr>
            <w:bCs/>
            <w:color w:val="000000" w:themeColor="text1"/>
          </w:rPr>
          <w:delText xml:space="preserve">were </w:delText>
        </w:r>
        <w:r w:rsidR="000F0428" w:rsidRPr="00BE40FA">
          <w:rPr>
            <w:bCs/>
            <w:color w:val="000000" w:themeColor="text1"/>
          </w:rPr>
          <w:delText>highly reliable.</w:delText>
        </w:r>
        <w:r w:rsidR="000F0428" w:rsidRPr="00BE40FA">
          <w:rPr>
            <w:bCs/>
            <w:color w:val="000000" w:themeColor="text1"/>
          </w:rPr>
          <w:fldChar w:fldCharType="begin"/>
        </w:r>
        <w:r w:rsidR="00E37F29">
          <w:rPr>
            <w:bCs/>
            <w:color w:val="000000" w:themeColor="text1"/>
          </w:rPr>
          <w:delInstrText xml:space="preserve"> ADDIN ZOTERO_ITEM CSL_CITATION {"citationID":"7JmKBYMR","properties":{"formattedCitation":"\\super 46\\nosupersub{}","plainCitation":"46","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0F0428" w:rsidRPr="00BE40FA">
          <w:rPr>
            <w:bCs/>
            <w:color w:val="000000" w:themeColor="text1"/>
          </w:rPr>
          <w:fldChar w:fldCharType="separate"/>
        </w:r>
        <w:r w:rsidR="00E52BA5" w:rsidRPr="00E52BA5">
          <w:rPr>
            <w:color w:val="000000"/>
            <w:vertAlign w:val="superscript"/>
          </w:rPr>
          <w:delText>46</w:delText>
        </w:r>
        <w:r w:rsidR="000F0428" w:rsidRPr="00BE40FA">
          <w:rPr>
            <w:bCs/>
            <w:color w:val="000000" w:themeColor="text1"/>
          </w:rPr>
          <w:fldChar w:fldCharType="end"/>
        </w:r>
      </w:del>
      <w:ins w:id="96" w:author="Parks, Robbie M" w:date="2022-04-26T11:45:00Z">
        <w:r w:rsidR="001434F3" w:rsidRPr="00D770EE">
          <w:rPr>
            <w:bCs/>
            <w:color w:val="000000" w:themeColor="text1"/>
          </w:rPr>
          <w:t>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 xml:space="preserve">We only included patients who were </w:t>
        </w:r>
        <w:r w:rsidR="00D770EE" w:rsidRPr="00D770EE">
          <w:rPr>
            <w:bCs/>
            <w:color w:val="000000" w:themeColor="text1"/>
          </w:rPr>
          <w:lastRenderedPageBreak/>
          <w:t>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ins>
      <w:r w:rsidR="00B04CA0" w:rsidRPr="00B04CA0">
        <w:rPr>
          <w:rPrChange w:id="97" w:author="Parks, Robbie M" w:date="2022-04-26T11:45:00Z">
            <w:rPr>
              <w:color w:val="000000" w:themeColor="text1"/>
            </w:rPr>
          </w:rPrChange>
        </w:rPr>
        <w:t xml:space="preserve"> </w:t>
      </w:r>
    </w:p>
    <w:p w14:paraId="53A67C02" w14:textId="77777777" w:rsidR="0049389D" w:rsidRDefault="0049389D" w:rsidP="004115DF">
      <w:pPr>
        <w:jc w:val="both"/>
        <w:rPr>
          <w:bCs/>
          <w:color w:val="000000" w:themeColor="text1"/>
        </w:rPr>
        <w:pPrChange w:id="98" w:author="Parks, Robbie M" w:date="2022-04-26T11:45:00Z">
          <w:pPr/>
        </w:pPrChange>
      </w:pPr>
    </w:p>
    <w:p w14:paraId="3DC988C2" w14:textId="7EC50B5E" w:rsidR="00410CC8" w:rsidRPr="00BE40FA" w:rsidRDefault="00A11685" w:rsidP="004115DF">
      <w:pPr>
        <w:jc w:val="both"/>
        <w:rPr>
          <w:bCs/>
          <w:color w:val="000000" w:themeColor="text1"/>
        </w:rPr>
        <w:pPrChange w:id="99" w:author="Parks, Robbie M" w:date="2022-04-26T11:45:00Z">
          <w:pPr/>
        </w:pPrChange>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del w:id="100" w:author="Parks, Robbie M" w:date="2022-04-26T11:45:00Z">
        <w:r w:rsidR="004C062C" w:rsidRPr="00BE40FA">
          <w:rPr>
            <w:bCs/>
            <w:color w:val="000000" w:themeColor="text1"/>
          </w:rPr>
          <w:fldChar w:fldCharType="begin"/>
        </w:r>
        <w:r w:rsidR="00E37F29">
          <w:rPr>
            <w:bCs/>
            <w:color w:val="000000" w:themeColor="text1"/>
          </w:rPr>
          <w:delInstrText xml:space="preserve"> ADDIN ZOTERO_ITEM CSL_CITATION {"citationID":"vJssc8s5","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E52BA5" w:rsidRPr="00E52BA5">
          <w:rPr>
            <w:color w:val="000000"/>
            <w:vertAlign w:val="superscript"/>
          </w:rPr>
          <w:delText>47</w:delText>
        </w:r>
        <w:r w:rsidR="004C062C" w:rsidRPr="00BE40FA">
          <w:rPr>
            <w:bCs/>
            <w:color w:val="000000" w:themeColor="text1"/>
          </w:rPr>
          <w:fldChar w:fldCharType="end"/>
        </w:r>
      </w:del>
      <w:ins w:id="101" w:author="Parks, Robbie M" w:date="2022-04-26T11:45:00Z">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ins>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ins w:id="102" w:author="Parks, Robbie M" w:date="2022-04-26T11:45:00Z">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ins>
    </w:p>
    <w:p w14:paraId="76CE7804" w14:textId="05A08E00" w:rsidR="00110354" w:rsidRPr="00BE40FA" w:rsidRDefault="00110354" w:rsidP="004115DF">
      <w:pPr>
        <w:jc w:val="both"/>
        <w:rPr>
          <w:bCs/>
          <w:color w:val="000000" w:themeColor="text1"/>
        </w:rPr>
        <w:pPrChange w:id="103" w:author="Parks, Robbie M" w:date="2022-04-26T11:45:00Z">
          <w:pPr/>
        </w:pPrChange>
      </w:pPr>
    </w:p>
    <w:p w14:paraId="7B744401" w14:textId="2DCB094F" w:rsidR="00110354" w:rsidRPr="00BE40FA" w:rsidRDefault="00110354" w:rsidP="004115DF">
      <w:pPr>
        <w:jc w:val="both"/>
        <w:rPr>
          <w:bCs/>
          <w:color w:val="000000" w:themeColor="text1"/>
        </w:rPr>
        <w:pPrChange w:id="104" w:author="Parks, Robbie M" w:date="2022-04-26T11:45:00Z">
          <w:pPr/>
        </w:pPrChange>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del w:id="105" w:author="Parks, Robbie M" w:date="2022-04-26T11:45:00Z">
        <w:r w:rsidR="00AE5FD9" w:rsidRPr="00BE40FA">
          <w:rPr>
            <w:bCs/>
            <w:color w:val="000000" w:themeColor="text1"/>
          </w:rPr>
          <w:fldChar w:fldCharType="begin"/>
        </w:r>
        <w:r w:rsidR="00E37F29">
          <w:rPr>
            <w:bCs/>
            <w:color w:val="000000" w:themeColor="text1"/>
          </w:rPr>
          <w:delInstrText xml:space="preserve"> ADDIN ZOTERO_ITEM CSL_CITATION {"citationID":"nLuk7CM0","properties":{"formattedCitation":"\\super 47\\nosupersub{}","plainCitation":"47","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E52BA5" w:rsidRPr="00E52BA5">
          <w:rPr>
            <w:color w:val="000000"/>
            <w:vertAlign w:val="superscript"/>
          </w:rPr>
          <w:delText>47</w:delText>
        </w:r>
        <w:r w:rsidR="00AE5FD9" w:rsidRPr="00BE40FA">
          <w:rPr>
            <w:bCs/>
            <w:color w:val="000000" w:themeColor="text1"/>
          </w:rPr>
          <w:fldChar w:fldCharType="end"/>
        </w:r>
        <w:r w:rsidRPr="00BE40FA">
          <w:rPr>
            <w:bCs/>
            <w:color w:val="000000" w:themeColor="text1"/>
          </w:rPr>
          <w:delText xml:space="preserve"> including the dates of moving to and from each address, prior to the </w:delText>
        </w:r>
        <w:r w:rsidR="008A264E">
          <w:rPr>
            <w:bCs/>
            <w:color w:val="000000" w:themeColor="text1"/>
          </w:rPr>
          <w:delText>index</w:delText>
        </w:r>
        <w:r w:rsidRPr="00BE40FA">
          <w:rPr>
            <w:bCs/>
            <w:color w:val="000000" w:themeColor="text1"/>
          </w:rPr>
          <w:delText xml:space="preserve"> date.</w:delText>
        </w:r>
      </w:del>
      <w:ins w:id="106" w:author="Parks, Robbie M" w:date="2022-04-26T11:45:00Z">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w:t>
        </w:r>
      </w:ins>
      <w:r w:rsidRPr="00BE40FA">
        <w:rPr>
          <w:bCs/>
          <w:color w:val="000000" w:themeColor="text1"/>
        </w:rPr>
        <w:t xml:space="preserv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del w:id="107" w:author="Parks, Robbie M" w:date="2022-04-26T11:45:00Z">
        <w:r w:rsidRPr="00BE40FA">
          <w:rPr>
            <w:bCs/>
            <w:color w:val="000000" w:themeColor="text1"/>
          </w:rPr>
          <w:fldChar w:fldCharType="begin"/>
        </w:r>
        <w:r w:rsidR="00515144">
          <w:rPr>
            <w:bCs/>
            <w:color w:val="000000" w:themeColor="text1"/>
          </w:rPr>
          <w:del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delInstrText>
        </w:r>
        <w:r w:rsidRPr="00BE40FA">
          <w:rPr>
            <w:bCs/>
            <w:color w:val="000000" w:themeColor="text1"/>
          </w:rPr>
          <w:fldChar w:fldCharType="separate"/>
        </w:r>
        <w:r w:rsidR="00E52BA5" w:rsidRPr="00E52BA5">
          <w:rPr>
            <w:color w:val="000000"/>
            <w:vertAlign w:val="superscript"/>
          </w:rPr>
          <w:delText>17</w:delText>
        </w:r>
        <w:r w:rsidRPr="00BE40FA">
          <w:rPr>
            <w:bCs/>
            <w:color w:val="000000" w:themeColor="text1"/>
          </w:rPr>
          <w:fldChar w:fldCharType="end"/>
        </w:r>
      </w:del>
      <w:ins w:id="108" w:author="Parks, Robbie M" w:date="2022-04-26T11:45:00Z">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ins>
    </w:p>
    <w:p w14:paraId="319EA69B" w14:textId="63F3CDA5" w:rsidR="00643616" w:rsidRPr="00BE40FA" w:rsidRDefault="00643616" w:rsidP="004115DF">
      <w:pPr>
        <w:jc w:val="both"/>
        <w:rPr>
          <w:bCs/>
          <w:color w:val="000000" w:themeColor="text1"/>
        </w:rPr>
        <w:pPrChange w:id="109" w:author="Parks, Robbie M" w:date="2022-04-26T11:45:00Z">
          <w:pPr/>
        </w:pPrChange>
      </w:pPr>
    </w:p>
    <w:p w14:paraId="1B2514CD" w14:textId="78C6DEE2" w:rsidR="00643616" w:rsidRPr="00BE40FA" w:rsidRDefault="00643616" w:rsidP="004115DF">
      <w:pPr>
        <w:jc w:val="both"/>
        <w:rPr>
          <w:bCs/>
          <w:color w:val="000000" w:themeColor="text1"/>
        </w:rPr>
        <w:pPrChange w:id="110" w:author="Parks, Robbie M" w:date="2022-04-26T11:45:00Z">
          <w:pPr/>
        </w:pPrChange>
      </w:pPr>
      <w:r w:rsidRPr="00BE40FA">
        <w:rPr>
          <w:bCs/>
          <w:color w:val="000000" w:themeColor="text1"/>
        </w:rPr>
        <w:lastRenderedPageBreak/>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Change w:id="111" w:author="Parks, Robbie M" w:date="2022-04-26T11:45:00Z">
          <w:pPr/>
        </w:pPrChange>
      </w:pPr>
    </w:p>
    <w:p w14:paraId="30C04844" w14:textId="77777777" w:rsidR="00EF380D" w:rsidRPr="00BE40FA" w:rsidRDefault="00EF380D" w:rsidP="004115DF">
      <w:pPr>
        <w:jc w:val="both"/>
        <w:rPr>
          <w:i/>
          <w:iCs/>
          <w:color w:val="000000" w:themeColor="text1"/>
        </w:rPr>
        <w:pPrChange w:id="112" w:author="Parks, Robbie M" w:date="2022-04-26T11:45:00Z">
          <w:pPr/>
        </w:pPrChange>
      </w:pPr>
      <w:r w:rsidRPr="00BE40FA">
        <w:rPr>
          <w:i/>
          <w:iCs/>
          <w:color w:val="000000" w:themeColor="text1"/>
        </w:rPr>
        <w:t>Exposure data</w:t>
      </w:r>
    </w:p>
    <w:p w14:paraId="6130E846" w14:textId="77777777" w:rsidR="009B1F3C" w:rsidRPr="00BE40FA" w:rsidRDefault="00FA5F91" w:rsidP="003D3846">
      <w:pPr>
        <w:rPr>
          <w:del w:id="113" w:author="Parks, Robbie M" w:date="2022-04-26T11:45:00Z"/>
          <w:bCs/>
          <w:color w:val="000000" w:themeColor="text1"/>
        </w:rPr>
      </w:pPr>
      <w:del w:id="114" w:author="Parks, Robbie M" w:date="2022-04-26T11:45:00Z">
        <w:r w:rsidRPr="00BE40FA">
          <w:rPr>
            <w:bCs/>
            <w:color w:val="000000" w:themeColor="text1"/>
          </w:rPr>
          <w:delText xml:space="preserve">We </w:delText>
        </w:r>
        <w:r w:rsidR="004A01ED" w:rsidRPr="00BE40FA">
          <w:rPr>
            <w:bCs/>
            <w:color w:val="000000" w:themeColor="text1"/>
          </w:rPr>
          <w:delText>obtained</w:delText>
        </w:r>
        <w:r w:rsidRPr="00BE40FA">
          <w:rPr>
            <w:bCs/>
            <w:color w:val="000000" w:themeColor="text1"/>
          </w:rPr>
          <w:delText xml:space="preserve"> predictions</w:delText>
        </w:r>
        <w:r w:rsidR="004A01ED" w:rsidRPr="00BE40FA">
          <w:rPr>
            <w:bCs/>
            <w:color w:val="000000" w:themeColor="text1"/>
          </w:rPr>
          <w:delText xml:space="preserve"> on </w:delText>
        </w:r>
        <w:r w:rsidR="00412D4D" w:rsidRPr="00BE40FA">
          <w:rPr>
            <w:bCs/>
            <w:color w:val="000000" w:themeColor="text1"/>
          </w:rPr>
          <w:delText xml:space="preserve">monthly </w:delText>
        </w:r>
        <w:r w:rsidR="00E601D6" w:rsidRPr="00BE40FA">
          <w:rPr>
            <w:bCs/>
            <w:color w:val="000000" w:themeColor="text1"/>
          </w:rPr>
          <w:delText xml:space="preserve">concentrations of </w:delText>
        </w:r>
        <w:r w:rsidR="00412D4D" w:rsidRPr="00BE40FA">
          <w:rPr>
            <w:bCs/>
            <w:color w:val="000000" w:themeColor="text1"/>
          </w:rPr>
          <w:delText>nitrogen oxides (NO</w:delText>
        </w:r>
        <w:r w:rsidR="00412D4D" w:rsidRPr="00BE40FA">
          <w:rPr>
            <w:bCs/>
            <w:color w:val="000000" w:themeColor="text1"/>
            <w:vertAlign w:val="subscript"/>
          </w:rPr>
          <w:delText>x</w:delText>
        </w:r>
        <w:r w:rsidR="00412D4D" w:rsidRPr="00BE40FA">
          <w:rPr>
            <w:bCs/>
            <w:color w:val="000000" w:themeColor="text1"/>
          </w:rPr>
          <w:delText>), carbon monoxide (CO), elemental carbon (EC)</w:delText>
        </w:r>
        <w:r w:rsidR="009E2641">
          <w:rPr>
            <w:bCs/>
            <w:color w:val="000000" w:themeColor="text1"/>
          </w:rPr>
          <w:delText xml:space="preserve">, </w:delText>
        </w:r>
        <w:r w:rsidR="00C6557B">
          <w:rPr>
            <w:bCs/>
            <w:color w:val="000000" w:themeColor="text1"/>
          </w:rPr>
          <w:delText xml:space="preserve">and </w:delText>
        </w:r>
        <w:r w:rsidR="00412D4D" w:rsidRPr="00BE40FA">
          <w:rPr>
            <w:bCs/>
            <w:color w:val="000000" w:themeColor="text1"/>
          </w:rPr>
          <w:delText>fine particles (PM</w:delText>
        </w:r>
        <w:r w:rsidR="00412D4D" w:rsidRPr="00BE40FA">
          <w:rPr>
            <w:bCs/>
            <w:color w:val="000000" w:themeColor="text1"/>
            <w:vertAlign w:val="subscript"/>
          </w:rPr>
          <w:delText>2</w:delText>
        </w:r>
        <w:r w:rsidR="00412D4D" w:rsidRPr="00BE40FA">
          <w:rPr>
            <w:bCs/>
            <w:i/>
            <w:color w:val="000000" w:themeColor="text1"/>
            <w:vertAlign w:val="subscript"/>
          </w:rPr>
          <w:delText>.</w:delText>
        </w:r>
        <w:r w:rsidR="00412D4D" w:rsidRPr="00BE40FA">
          <w:rPr>
            <w:bCs/>
            <w:color w:val="000000" w:themeColor="text1"/>
            <w:vertAlign w:val="subscript"/>
          </w:rPr>
          <w:delText>5</w:delText>
        </w:r>
        <w:r w:rsidR="00783097">
          <w:rPr>
            <w:bCs/>
            <w:color w:val="000000" w:themeColor="text1"/>
          </w:rPr>
          <w:delText>) (</w:delText>
        </w:r>
        <w:r w:rsidR="00885CBB">
          <w:rPr>
            <w:bCs/>
            <w:color w:val="000000" w:themeColor="text1"/>
          </w:rPr>
          <w:delText>as well as</w:delText>
        </w:r>
        <w:r w:rsidR="00690CB1">
          <w:rPr>
            <w:bCs/>
            <w:color w:val="000000" w:themeColor="text1"/>
          </w:rPr>
          <w:delText xml:space="preserve"> ozone (O</w:delText>
        </w:r>
        <w:r w:rsidR="00690CB1" w:rsidRPr="0095721D">
          <w:rPr>
            <w:bCs/>
            <w:color w:val="000000" w:themeColor="text1"/>
            <w:vertAlign w:val="subscript"/>
          </w:rPr>
          <w:delText>3</w:delText>
        </w:r>
        <w:r w:rsidR="00690CB1">
          <w:rPr>
            <w:bCs/>
            <w:color w:val="000000" w:themeColor="text1"/>
          </w:rPr>
          <w:delText xml:space="preserve">) </w:delText>
        </w:r>
        <w:r w:rsidR="00885CBB">
          <w:rPr>
            <w:bCs/>
            <w:color w:val="000000" w:themeColor="text1"/>
          </w:rPr>
          <w:delText>for a sensitivity analysis</w:delText>
        </w:r>
        <w:r w:rsidR="00CC2272">
          <w:rPr>
            <w:bCs/>
            <w:color w:val="000000" w:themeColor="text1"/>
          </w:rPr>
          <w:delText>,</w:delText>
        </w:r>
        <w:r w:rsidR="00CC2272" w:rsidRPr="00CC2272">
          <w:rPr>
            <w:bCs/>
            <w:color w:val="000000" w:themeColor="text1"/>
          </w:rPr>
          <w:delText xml:space="preserve"> </w:delText>
        </w:r>
        <w:r w:rsidR="009B15B9">
          <w:rPr>
            <w:bCs/>
            <w:color w:val="000000" w:themeColor="text1"/>
          </w:rPr>
          <w:delText>usually</w:delText>
        </w:r>
        <w:r w:rsidR="003C0DB1">
          <w:rPr>
            <w:bCs/>
            <w:color w:val="000000" w:themeColor="text1"/>
          </w:rPr>
          <w:delText xml:space="preserve"> </w:delText>
        </w:r>
        <w:r w:rsidR="00CC2272">
          <w:rPr>
            <w:bCs/>
            <w:color w:val="000000" w:themeColor="text1"/>
          </w:rPr>
          <w:delText xml:space="preserve">negatively correlated with other pollutants due to </w:delText>
        </w:r>
        <w:r w:rsidR="009C33E7">
          <w:rPr>
            <w:bCs/>
            <w:color w:val="000000" w:themeColor="text1"/>
          </w:rPr>
          <w:delText xml:space="preserve">its </w:delText>
        </w:r>
        <w:r w:rsidR="00CC2272">
          <w:rPr>
            <w:bCs/>
            <w:color w:val="000000" w:themeColor="text1"/>
          </w:rPr>
          <w:delText>chemistry</w:delText>
        </w:r>
        <w:r w:rsidR="00CC2272">
          <w:rPr>
            <w:bCs/>
            <w:color w:val="000000" w:themeColor="text1"/>
          </w:rPr>
          <w:fldChar w:fldCharType="begin"/>
        </w:r>
        <w:r w:rsidR="00515144">
          <w:rPr>
            <w:bCs/>
            <w:color w:val="000000" w:themeColor="text1"/>
          </w:rPr>
          <w:delInstrText xml:space="preserve"> ADDIN ZOTERO_ITEM CSL_CITATION {"citationID":"IlWHg8xF","properties":{"formattedCitation":"\\super 48\\nosupersub{}","plainCitation":"48","noteIndex":0},"citationItems":[{"id":1179,"uris":["http://zotero.org/users/6925055/items/ET38ZT67"],"uri":["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00CC2272">
          <w:rPr>
            <w:bCs/>
            <w:color w:val="000000" w:themeColor="text1"/>
          </w:rPr>
          <w:fldChar w:fldCharType="separate"/>
        </w:r>
        <w:r w:rsidR="00E52BA5" w:rsidRPr="00E52BA5">
          <w:rPr>
            <w:color w:val="000000"/>
            <w:vertAlign w:val="superscript"/>
          </w:rPr>
          <w:delText>48</w:delText>
        </w:r>
        <w:r w:rsidR="00CC2272">
          <w:rPr>
            <w:bCs/>
            <w:color w:val="000000" w:themeColor="text1"/>
          </w:rPr>
          <w:fldChar w:fldCharType="end"/>
        </w:r>
        <w:r w:rsidR="00783097">
          <w:rPr>
            <w:bCs/>
            <w:color w:val="000000" w:themeColor="text1"/>
          </w:rPr>
          <w:delText>)</w:delText>
        </w:r>
        <w:r w:rsidR="00885CBB">
          <w:rPr>
            <w:bCs/>
            <w:color w:val="000000" w:themeColor="text1"/>
          </w:rPr>
          <w:delText xml:space="preserve">, </w:delText>
        </w:r>
        <w:r w:rsidR="00412D4D" w:rsidRPr="00BE40FA">
          <w:rPr>
            <w:bCs/>
            <w:color w:val="000000" w:themeColor="text1"/>
          </w:rPr>
          <w:delText>at residential addresses of study participants</w:delText>
        </w:r>
        <w:r w:rsidRPr="00BE40FA">
          <w:rPr>
            <w:bCs/>
            <w:color w:val="000000" w:themeColor="text1"/>
          </w:rPr>
          <w:delText xml:space="preserve"> from </w:delText>
        </w:r>
        <w:r w:rsidR="00783637">
          <w:rPr>
            <w:bCs/>
            <w:color w:val="000000" w:themeColor="text1"/>
          </w:rPr>
          <w:delText xml:space="preserve">the </w:delText>
        </w:r>
        <w:r w:rsidRPr="00BE40FA">
          <w:rPr>
            <w:bCs/>
            <w:color w:val="000000" w:themeColor="text1"/>
          </w:rPr>
          <w:delText xml:space="preserve">validated spatio-temporal </w:delText>
        </w:r>
        <w:r w:rsidR="00783637">
          <w:rPr>
            <w:bCs/>
            <w:color w:val="000000" w:themeColor="text1"/>
          </w:rPr>
          <w:delText xml:space="preserve">air pollution </w:delText>
        </w:r>
        <w:r w:rsidR="007B7815">
          <w:rPr>
            <w:bCs/>
            <w:color w:val="000000" w:themeColor="text1"/>
          </w:rPr>
          <w:delText>modelling system (DEHM-UBM-AirGIS)</w:delText>
        </w:r>
        <w:r w:rsidR="007B7815" w:rsidRPr="00BE40FA">
          <w:rPr>
            <w:bCs/>
            <w:color w:val="000000" w:themeColor="text1"/>
          </w:rPr>
          <w:delText xml:space="preserve"> </w:delText>
        </w:r>
        <w:r w:rsidR="0012534F" w:rsidRPr="00BE40FA">
          <w:rPr>
            <w:bCs/>
            <w:color w:val="000000" w:themeColor="text1"/>
          </w:rPr>
          <w:delText>with full space and time coverage over our study period, described in detail elsewhere</w:delText>
        </w:r>
        <w:r w:rsidR="007B05F7" w:rsidRPr="00BE40FA">
          <w:rPr>
            <w:bCs/>
            <w:color w:val="000000" w:themeColor="text1"/>
          </w:rPr>
          <w:delText>.</w:delText>
        </w:r>
        <w:r w:rsidR="000573A6" w:rsidRPr="00BE40FA">
          <w:rPr>
            <w:bCs/>
            <w:color w:val="000000" w:themeColor="text1"/>
          </w:rPr>
          <w:fldChar w:fldCharType="begin"/>
        </w:r>
        <w:r w:rsidR="00515144">
          <w:rPr>
            <w:bCs/>
            <w:color w:val="000000" w:themeColor="text1"/>
          </w:rPr>
          <w:delInstrText xml:space="preserve"> ADDIN ZOTERO_ITEM CSL_CITATION {"citationID":"V3mZUeCo","properties":{"formattedCitation":"\\super 49\\uc0\\u8211{}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0573A6" w:rsidRPr="00BE40FA">
          <w:rPr>
            <w:bCs/>
            <w:color w:val="000000" w:themeColor="text1"/>
          </w:rPr>
          <w:fldChar w:fldCharType="separate"/>
        </w:r>
        <w:r w:rsidR="00E52BA5" w:rsidRPr="00E52BA5">
          <w:rPr>
            <w:color w:val="000000"/>
            <w:vertAlign w:val="superscript"/>
          </w:rPr>
          <w:delText>49–52</w:delText>
        </w:r>
        <w:r w:rsidR="000573A6" w:rsidRPr="00BE40FA">
          <w:rPr>
            <w:bCs/>
            <w:color w:val="000000" w:themeColor="text1"/>
          </w:rPr>
          <w:fldChar w:fldCharType="end"/>
        </w:r>
        <w:r w:rsidR="007B05F7" w:rsidRPr="00BE40FA">
          <w:rPr>
            <w:b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515144">
          <w:rPr>
            <w:bCs/>
            <w:color w:val="000000" w:themeColor="text1"/>
          </w:rPr>
          <w:delInstrText xml:space="preserve"> ADDIN ZOTERO_ITEM CSL_CITATION {"citationID":"Liqz6nw7","properties":{"formattedCitation":"\\super 17,53\\uc0\\u8211{}55\\nosupersub{}","plainCitation":"17,53–55","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E52BA5" w:rsidRPr="00E52BA5">
          <w:rPr>
            <w:color w:val="000000"/>
            <w:vertAlign w:val="superscript"/>
          </w:rPr>
          <w:delText>17,53–55</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515144">
          <w:rPr>
            <w:bCs/>
            <w:color w:val="000000" w:themeColor="text1"/>
          </w:rPr>
          <w:delInstrText xml:space="preserve"> ADDIN ZOTERO_ITEM CSL_CITATION {"citationID":"KMi8NyQa","properties":{"formattedCitation":"\\super 49,52\\nosupersub{}","plainCitation":"49,52","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E52BA5" w:rsidRPr="00E52BA5">
          <w:rPr>
            <w:color w:val="000000"/>
            <w:vertAlign w:val="superscript"/>
          </w:rPr>
          <w:delText>49,52</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CD7377">
          <w:rPr>
            <w:bCs/>
            <w:color w:val="000000" w:themeColor="text1"/>
          </w:rPr>
          <w:delInstrText xml:space="preserve"> ADDIN ZOTERO_ITEM CSL_CITATION {"citationID":"slTWVnkE","properties":{"formattedCitation":"\\super 56\\nosupersub{}","plainCitation":"56","noteIndex":0},"citationItems":[{"id":1193,"uris":["http://zotero.org/users/6925055/items/RST7MJ5D"],"uri":["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E52BA5" w:rsidRPr="00E52BA5">
          <w:rPr>
            <w:color w:val="000000"/>
            <w:vertAlign w:val="superscript"/>
          </w:rPr>
          <w:delText>56</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 to avoid overadjustment when including both in the models simultaneously.</w:delText>
        </w:r>
      </w:del>
    </w:p>
    <w:p w14:paraId="242AE868" w14:textId="020E2CB8" w:rsidR="009B1F3C" w:rsidRPr="008F0905" w:rsidRDefault="008F0905" w:rsidP="004115DF">
      <w:pPr>
        <w:jc w:val="both"/>
        <w:rPr>
          <w:ins w:id="115" w:author="Parks, Robbie M" w:date="2022-04-26T11:45:00Z"/>
          <w:bCs/>
          <w:i/>
          <w:iCs/>
          <w:color w:val="000000" w:themeColor="text1"/>
        </w:rPr>
      </w:pPr>
      <w:ins w:id="116" w:author="Parks, Robbie M" w:date="2022-04-26T11:45:00Z">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for a sensitivity 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w:t>
        </w:r>
        <w:r w:rsidRPr="008F0905">
          <w:rPr>
            <w:bCs/>
            <w:color w:val="000000" w:themeColor="text1"/>
          </w:rPr>
          <w:lastRenderedPageBreak/>
          <w:t>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ins>
    </w:p>
    <w:p w14:paraId="61E424A2" w14:textId="77777777" w:rsidR="009B1F3C" w:rsidRPr="0066473E" w:rsidRDefault="009B1F3C" w:rsidP="004115DF">
      <w:pPr>
        <w:jc w:val="both"/>
        <w:rPr>
          <w:bCs/>
          <w:color w:val="000000" w:themeColor="text1"/>
        </w:rPr>
        <w:pPrChange w:id="117" w:author="Parks, Robbie M" w:date="2022-04-26T11:45:00Z">
          <w:pPr/>
        </w:pPrChange>
      </w:pPr>
    </w:p>
    <w:p w14:paraId="4AB86CD1" w14:textId="2C4BB7B2" w:rsidR="006715DF" w:rsidRPr="0066473E" w:rsidRDefault="00BB5933" w:rsidP="004115DF">
      <w:pPr>
        <w:jc w:val="both"/>
        <w:rPr>
          <w:i/>
          <w:rPrChange w:id="118" w:author="Parks, Robbie M" w:date="2022-04-26T11:45:00Z">
            <w:rPr>
              <w:color w:val="000000" w:themeColor="text1"/>
            </w:rPr>
          </w:rPrChange>
        </w:rPr>
        <w:pPrChange w:id="119" w:author="Parks, Robbie M" w:date="2022-04-26T11:45:00Z">
          <w:pPr/>
        </w:pPrChange>
      </w:pPr>
      <w:r w:rsidRPr="00BB5933">
        <w:rPr>
          <w:rPrChange w:id="120" w:author="Parks, Robbie M" w:date="2022-04-26T11:45:00Z">
            <w:rPr>
              <w:color w:val="000000" w:themeColor="text1"/>
            </w:rPr>
          </w:rPrChange>
        </w:rPr>
        <w:t>Based on the residential history of each case or control, we calculated 1-, 5-, and 10-year average exposure to each pollutant ending at one year before the index date, as diagnosis has been shown previously to occur at a median of 12 months after symptoms onset.</w:t>
      </w:r>
      <w:del w:id="121" w:author="Parks, Robbie M" w:date="2022-04-26T11:45:00Z">
        <w:r w:rsidR="009A10B0" w:rsidRPr="00BE40FA">
          <w:rPr>
            <w:bCs/>
            <w:color w:val="000000" w:themeColor="text1"/>
          </w:rPr>
          <w:fldChar w:fldCharType="begin"/>
        </w:r>
        <w:r w:rsidR="0099756B">
          <w:rPr>
            <w:bCs/>
            <w:color w:val="000000" w:themeColor="text1"/>
          </w:rPr>
          <w:delInstrText xml:space="preserve"> ADDIN ZOTERO_ITEM CSL_CITATION {"citationID":"E2fWH0n3","properties":{"formattedCitation":"\\super 57\\nosupersub{}","plainCitation":"5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009A10B0" w:rsidRPr="00BE40FA">
          <w:rPr>
            <w:bCs/>
            <w:color w:val="000000" w:themeColor="text1"/>
          </w:rPr>
          <w:fldChar w:fldCharType="separate"/>
        </w:r>
        <w:r w:rsidR="00E52BA5" w:rsidRPr="00E52BA5">
          <w:rPr>
            <w:color w:val="000000"/>
            <w:vertAlign w:val="superscript"/>
          </w:rPr>
          <w:delText>57</w:delText>
        </w:r>
        <w:r w:rsidR="009A10B0" w:rsidRPr="00BE40FA">
          <w:rPr>
            <w:bCs/>
            <w:color w:val="000000" w:themeColor="text1"/>
          </w:rPr>
          <w:fldChar w:fldCharType="end"/>
        </w:r>
      </w:del>
      <w:ins w:id="122" w:author="Parks, Robbie M" w:date="2022-04-26T11:45:00Z">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ins>
      <w:r w:rsidR="0066473E" w:rsidRPr="001A44A6">
        <w:rPr>
          <w:rPrChange w:id="123" w:author="Parks, Robbie M" w:date="2022-04-26T11:45:00Z">
            <w:rPr>
              <w:color w:val="000000" w:themeColor="text1"/>
            </w:rPr>
          </w:rPrChange>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Change w:id="124" w:author="Parks, Robbie M" w:date="2022-04-26T11:45:00Z">
          <w:pPr/>
        </w:pPrChange>
      </w:pPr>
    </w:p>
    <w:p w14:paraId="7713DAF2" w14:textId="0DB63522" w:rsidR="007C5151" w:rsidRPr="00BE40FA" w:rsidRDefault="007C5151" w:rsidP="004115DF">
      <w:pPr>
        <w:jc w:val="both"/>
        <w:rPr>
          <w:i/>
          <w:iCs/>
          <w:color w:val="000000" w:themeColor="text1"/>
        </w:rPr>
        <w:pPrChange w:id="125" w:author="Parks, Robbie M" w:date="2022-04-26T11:45:00Z">
          <w:pPr/>
        </w:pPrChange>
      </w:pPr>
      <w:r w:rsidRPr="00BE40FA">
        <w:rPr>
          <w:i/>
          <w:iCs/>
          <w:color w:val="000000" w:themeColor="text1"/>
        </w:rPr>
        <w:t>Covariate data</w:t>
      </w:r>
    </w:p>
    <w:p w14:paraId="6FD30193" w14:textId="77777777" w:rsidR="00287B11" w:rsidRPr="00BE40FA" w:rsidRDefault="00D73193" w:rsidP="003D3846">
      <w:pPr>
        <w:rPr>
          <w:del w:id="126" w:author="Parks, Robbie M" w:date="2022-04-26T11:45:00Z"/>
          <w:bCs/>
          <w:color w:val="000000" w:themeColor="text1"/>
        </w:rPr>
      </w:pPr>
      <w:del w:id="127" w:author="Parks, Robbie M" w:date="2022-04-26T11:45:00Z">
        <w:r w:rsidRPr="00BE40FA">
          <w:rPr>
            <w:bCs/>
            <w:color w:val="000000" w:themeColor="text1"/>
          </w:rPr>
          <w:lastRenderedPageBreak/>
          <w:delText xml:space="preserve">We </w:delText>
        </w:r>
        <w:r w:rsidR="00042BA4" w:rsidRPr="00BE40FA">
          <w:rPr>
            <w:bCs/>
            <w:color w:val="000000" w:themeColor="text1"/>
          </w:rPr>
          <w:delText>included</w:delText>
        </w:r>
        <w:r w:rsidRPr="00BE40FA">
          <w:rPr>
            <w:bCs/>
            <w:color w:val="000000" w:themeColor="text1"/>
          </w:rPr>
          <w:delText xml:space="preserve"> </w:delText>
        </w:r>
        <w:r w:rsidR="009336C1" w:rsidRPr="00BE40FA">
          <w:rPr>
            <w:bCs/>
            <w:color w:val="000000" w:themeColor="text1"/>
          </w:rPr>
          <w:delText>a</w:delText>
        </w:r>
        <w:r w:rsidRPr="00BE40FA">
          <w:rPr>
            <w:bCs/>
            <w:color w:val="000000" w:themeColor="text1"/>
          </w:rPr>
          <w:delText xml:space="preserve"> set of </w:delText>
        </w:r>
        <w:r w:rsidR="00262DF1" w:rsidRPr="00BE40FA">
          <w:rPr>
            <w:bCs/>
            <w:color w:val="000000" w:themeColor="text1"/>
          </w:rPr>
          <w:delText>covariate</w:delText>
        </w:r>
        <w:r w:rsidR="00172E13" w:rsidRPr="00BE40FA">
          <w:rPr>
            <w:bCs/>
            <w:color w:val="000000" w:themeColor="text1"/>
          </w:rPr>
          <w:delText>s</w:delText>
        </w:r>
        <w:r w:rsidR="00262DF1" w:rsidRPr="00BE40FA">
          <w:rPr>
            <w:bCs/>
            <w:color w:val="000000" w:themeColor="text1"/>
          </w:rPr>
          <w:delText xml:space="preserve"> to account for potential </w:delText>
        </w:r>
        <w:r w:rsidR="009B2B54">
          <w:rPr>
            <w:bCs/>
            <w:color w:val="000000" w:themeColor="text1"/>
          </w:rPr>
          <w:delText>confounding bias</w:delText>
        </w:r>
        <w:r w:rsidR="00925122" w:rsidRPr="00BE40FA">
          <w:rPr>
            <w:bCs/>
            <w:color w:val="000000" w:themeColor="text1"/>
          </w:rPr>
          <w:delText>.</w:delText>
        </w:r>
        <w:r w:rsidRPr="00BE40FA">
          <w:rPr>
            <w:bCs/>
            <w:color w:val="000000" w:themeColor="text1"/>
          </w:rPr>
          <w:delText xml:space="preserve"> </w:delText>
        </w:r>
        <w:r w:rsidR="00287B11" w:rsidRPr="00BE40FA">
          <w:rPr>
            <w:bCs/>
            <w:color w:val="000000" w:themeColor="text1"/>
          </w:rPr>
          <w:delText>We use</w:delText>
        </w:r>
        <w:r w:rsidR="00104F65" w:rsidRPr="00BE40FA">
          <w:rPr>
            <w:bCs/>
            <w:color w:val="000000" w:themeColor="text1"/>
          </w:rPr>
          <w:delText>d</w:delText>
        </w:r>
        <w:r w:rsidR="00287B11" w:rsidRPr="00BE40FA">
          <w:rPr>
            <w:bCs/>
            <w:color w:val="000000" w:themeColor="text1"/>
          </w:rPr>
          <w:delText xml:space="preserve"> </w:delText>
        </w:r>
        <w:r w:rsidR="00A804EF">
          <w:rPr>
            <w:bCs/>
            <w:color w:val="000000" w:themeColor="text1"/>
          </w:rPr>
          <w:delText>a</w:delText>
        </w:r>
        <w:r w:rsidR="00287B11" w:rsidRPr="00BE40FA">
          <w:rPr>
            <w:bCs/>
            <w:color w:val="000000" w:themeColor="text1"/>
          </w:rPr>
          <w:delText xml:space="preserve"> five-category</w:delText>
        </w:r>
        <w:r w:rsidR="00503A98">
          <w:rPr>
            <w:bCs/>
            <w:color w:val="000000" w:themeColor="text1"/>
          </w:rPr>
          <w:delText xml:space="preserve"> individual-level</w:delText>
        </w:r>
        <w:r w:rsidR="00287B11" w:rsidRPr="00BE40FA">
          <w:rPr>
            <w:bCs/>
            <w:color w:val="000000" w:themeColor="text1"/>
          </w:rPr>
          <w:delText xml:space="preserve"> socioeconomic status (SES) definition developed by the Danish Institute of Social Sciences, based on job titles</w:delText>
        </w:r>
        <w:r w:rsidR="00A804EF">
          <w:rPr>
            <w:bCs/>
            <w:color w:val="000000" w:themeColor="text1"/>
          </w:rPr>
          <w:delText xml:space="preserve"> from </w:delText>
        </w:r>
        <w:r w:rsidR="00A804EF" w:rsidRPr="00BE40FA">
          <w:rPr>
            <w:bCs/>
            <w:color w:val="000000" w:themeColor="text1"/>
          </w:rPr>
          <w:delText>income tax forms</w:delText>
        </w:r>
        <w:r w:rsidR="00726BA0">
          <w:rPr>
            <w:bCs/>
            <w:color w:val="000000" w:themeColor="text1"/>
          </w:rPr>
          <w:delText xml:space="preserve">, which </w:delText>
        </w:r>
        <w:r w:rsidR="00A804EF">
          <w:rPr>
            <w:bCs/>
            <w:color w:val="000000" w:themeColor="text1"/>
          </w:rPr>
          <w:delText xml:space="preserve">we </w:delText>
        </w:r>
        <w:r w:rsidR="00726BA0">
          <w:rPr>
            <w:bCs/>
            <w:color w:val="000000" w:themeColor="text1"/>
          </w:rPr>
          <w:delText>have shown as having an association with ALS diagnosis in Denmark,</w:delText>
        </w:r>
        <w:r w:rsidR="000C4F9C">
          <w:rPr>
            <w:bCs/>
            <w:color w:val="000000" w:themeColor="text1"/>
          </w:rPr>
          <w:fldChar w:fldCharType="begin"/>
        </w:r>
        <w:r w:rsidR="00CD7377">
          <w:rPr>
            <w:bCs/>
            <w:color w:val="000000" w:themeColor="text1"/>
          </w:rPr>
          <w:delInstrText xml:space="preserve"> ADDIN ZOTERO_ITEM CSL_CITATION {"citationID":"0eulvPwB","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0C4F9C">
          <w:rPr>
            <w:bCs/>
            <w:color w:val="000000" w:themeColor="text1"/>
          </w:rPr>
          <w:fldChar w:fldCharType="separate"/>
        </w:r>
        <w:r w:rsidR="00E52BA5" w:rsidRPr="00E52BA5">
          <w:rPr>
            <w:color w:val="000000"/>
            <w:vertAlign w:val="superscript"/>
          </w:rPr>
          <w:delText>58</w:delText>
        </w:r>
        <w:r w:rsidR="000C4F9C">
          <w:rPr>
            <w:bCs/>
            <w:color w:val="000000" w:themeColor="text1"/>
          </w:rPr>
          <w:fldChar w:fldCharType="end"/>
        </w:r>
        <w:r w:rsidR="00287B11" w:rsidRPr="00BE40FA">
          <w:rPr>
            <w:bCs/>
            <w:color w:val="000000" w:themeColor="text1"/>
          </w:rPr>
          <w:delText xml:space="preserve">. </w:delText>
        </w:r>
        <w:r w:rsidR="00C2708C" w:rsidRPr="00BE40FA">
          <w:rPr>
            <w:bCs/>
            <w:color w:val="000000" w:themeColor="text1"/>
          </w:rPr>
          <w:delText>G</w:delText>
        </w:r>
        <w:r w:rsidR="00287B11" w:rsidRPr="00BE40FA">
          <w:rPr>
            <w:bCs/>
            <w:color w:val="000000" w:themeColor="text1"/>
          </w:rPr>
          <w:delText xml:space="preserve">roup </w:delText>
        </w:r>
        <w:r w:rsidR="00C2708C" w:rsidRPr="00BE40FA">
          <w:rPr>
            <w:bCs/>
            <w:color w:val="000000" w:themeColor="text1"/>
          </w:rPr>
          <w:delText xml:space="preserve">1 </w:delText>
        </w:r>
        <w:r w:rsidR="000A4924">
          <w:rPr>
            <w:bCs/>
            <w:color w:val="000000" w:themeColor="text1"/>
          </w:rPr>
          <w:delText>(</w:delText>
        </w:r>
        <w:r w:rsidR="00287B11" w:rsidRPr="00BE40FA">
          <w:rPr>
            <w:bCs/>
            <w:color w:val="000000" w:themeColor="text1"/>
          </w:rPr>
          <w:delText>highest status</w:delText>
        </w:r>
        <w:r w:rsidR="000A4924">
          <w:rPr>
            <w:bCs/>
            <w:color w:val="000000" w:themeColor="text1"/>
          </w:rPr>
          <w:delText>)</w:delText>
        </w:r>
        <w:r w:rsidR="00287B11" w:rsidRPr="00BE40FA">
          <w:rPr>
            <w:bCs/>
            <w:color w:val="000000" w:themeColor="text1"/>
          </w:rPr>
          <w:delText xml:space="preserve"> includes corporate managers and academics; group 2</w:delText>
        </w:r>
        <w:r w:rsidR="00423088">
          <w:rPr>
            <w:bCs/>
            <w:color w:val="000000" w:themeColor="text1"/>
          </w:rPr>
          <w:delText>:</w:delText>
        </w:r>
        <w:r w:rsidR="00287B11" w:rsidRPr="00BE40FA">
          <w:rPr>
            <w:bCs/>
            <w:color w:val="000000" w:themeColor="text1"/>
          </w:rPr>
          <w:delText xml:space="preserve"> proprietors, managers of small businesses and teachers; group 3</w:delText>
        </w:r>
        <w:r w:rsidR="00423088">
          <w:rPr>
            <w:bCs/>
            <w:color w:val="000000" w:themeColor="text1"/>
          </w:rPr>
          <w:delText>:</w:delText>
        </w:r>
        <w:r w:rsidR="00287B11" w:rsidRPr="00BE40FA">
          <w:rPr>
            <w:bCs/>
            <w:color w:val="000000" w:themeColor="text1"/>
          </w:rPr>
          <w:delText xml:space="preserve"> technicians and nurses; group 4</w:delText>
        </w:r>
        <w:r w:rsidR="00423088">
          <w:rPr>
            <w:bCs/>
            <w:color w:val="000000" w:themeColor="text1"/>
          </w:rPr>
          <w:delText>:</w:delText>
        </w:r>
        <w:r w:rsidR="00287B11" w:rsidRPr="00BE40FA">
          <w:rPr>
            <w:bCs/>
            <w:color w:val="000000" w:themeColor="text1"/>
          </w:rPr>
          <w:delText xml:space="preserve"> skilled workers; and group 5</w:delText>
        </w:r>
        <w:r w:rsidR="00423088">
          <w:rPr>
            <w:bCs/>
            <w:color w:val="000000" w:themeColor="text1"/>
          </w:rPr>
          <w:delText>:</w:delText>
        </w:r>
        <w:r w:rsidR="00287B11" w:rsidRPr="00BE40FA">
          <w:rPr>
            <w:bCs/>
            <w:color w:val="000000" w:themeColor="text1"/>
          </w:rPr>
          <w:delText xml:space="preserve"> unskilled workers. We include</w:delText>
        </w:r>
        <w:r w:rsidR="000337A8" w:rsidRPr="00BE40FA">
          <w:rPr>
            <w:bCs/>
            <w:color w:val="000000" w:themeColor="text1"/>
          </w:rPr>
          <w:delText>d</w:delText>
        </w:r>
        <w:r w:rsidR="00287B11" w:rsidRPr="00BE40FA">
          <w:rPr>
            <w:bCs/>
            <w:color w:val="000000" w:themeColor="text1"/>
          </w:rPr>
          <w:delText xml:space="preserve"> a group for </w:delText>
        </w:r>
        <w:r w:rsidR="006654B5" w:rsidRPr="00BE40FA">
          <w:rPr>
            <w:bCs/>
            <w:color w:val="000000" w:themeColor="text1"/>
          </w:rPr>
          <w:delText>participants</w:delText>
        </w:r>
        <w:r w:rsidR="00A804EF">
          <w:rPr>
            <w:bCs/>
            <w:color w:val="000000" w:themeColor="text1"/>
          </w:rPr>
          <w:delText xml:space="preserve"> </w:delText>
        </w:r>
        <w:r w:rsidR="00423088">
          <w:rPr>
            <w:bCs/>
            <w:color w:val="000000" w:themeColor="text1"/>
          </w:rPr>
          <w:delText>who were unemployed</w:delText>
        </w:r>
        <w:r w:rsidR="00C03A39">
          <w:rPr>
            <w:bCs/>
            <w:color w:val="000000" w:themeColor="text1"/>
          </w:rPr>
          <w:delText xml:space="preserve"> or unclassified</w:delText>
        </w:r>
        <w:r w:rsidR="00404CC8" w:rsidRPr="00BE40FA">
          <w:rPr>
            <w:bCs/>
            <w:color w:val="000000" w:themeColor="text1"/>
          </w:rPr>
          <w:delText xml:space="preserve"> (group 9)</w:delText>
        </w:r>
        <w:r w:rsidR="006654B5" w:rsidRPr="00BE40FA">
          <w:rPr>
            <w:bCs/>
            <w:color w:val="000000" w:themeColor="text1"/>
          </w:rPr>
          <w:delText>.</w:delText>
        </w:r>
        <w:r w:rsidR="00287B11" w:rsidRPr="00BE40FA">
          <w:rPr>
            <w:bCs/>
            <w:color w:val="000000" w:themeColor="text1"/>
          </w:rPr>
          <w:delText xml:space="preserve"> </w:delText>
        </w:r>
        <w:r w:rsidR="008A5CE7">
          <w:rPr>
            <w:bCs/>
            <w:color w:val="000000" w:themeColor="text1"/>
          </w:rPr>
          <w:delText>For each married participant,</w:delText>
        </w:r>
        <w:r w:rsidR="00287B11" w:rsidRPr="00BE40FA">
          <w:rPr>
            <w:bCs/>
            <w:color w:val="000000" w:themeColor="text1"/>
          </w:rPr>
          <w:delText xml:space="preserve"> we use</w:delText>
        </w:r>
        <w:r w:rsidR="001B52B6" w:rsidRPr="00BE40FA">
          <w:rPr>
            <w:bCs/>
            <w:color w:val="000000" w:themeColor="text1"/>
          </w:rPr>
          <w:delText>d</w:delText>
        </w:r>
        <w:r w:rsidR="00287B11" w:rsidRPr="00BE40FA">
          <w:rPr>
            <w:bCs/>
            <w:color w:val="000000" w:themeColor="text1"/>
          </w:rPr>
          <w:delText xml:space="preserve"> the higher of </w:delText>
        </w:r>
        <w:r w:rsidR="008A5CE7">
          <w:rPr>
            <w:bCs/>
            <w:color w:val="000000" w:themeColor="text1"/>
          </w:rPr>
          <w:delText>the</w:delText>
        </w:r>
        <w:r w:rsidR="00287B11" w:rsidRPr="00BE40FA">
          <w:rPr>
            <w:bCs/>
            <w:color w:val="000000" w:themeColor="text1"/>
          </w:rPr>
          <w:delText xml:space="preserve"> </w:delText>
        </w:r>
        <w:r w:rsidR="008A5CE7">
          <w:rPr>
            <w:bCs/>
            <w:color w:val="000000" w:themeColor="text1"/>
          </w:rPr>
          <w:delText>c</w:delText>
        </w:r>
        <w:r w:rsidR="00287B11" w:rsidRPr="00BE40FA">
          <w:rPr>
            <w:bCs/>
            <w:color w:val="000000" w:themeColor="text1"/>
          </w:rPr>
          <w:delText xml:space="preserve">ouple’s individual SES </w:delText>
        </w:r>
        <w:r w:rsidR="002152BA">
          <w:rPr>
            <w:bCs/>
            <w:color w:val="000000" w:themeColor="text1"/>
          </w:rPr>
          <w:delText>categories</w:delText>
        </w:r>
        <w:r w:rsidR="008A5CE7">
          <w:rPr>
            <w:bCs/>
            <w:color w:val="000000" w:themeColor="text1"/>
          </w:rPr>
          <w:delText xml:space="preserve">, </w:delText>
        </w:r>
        <w:r w:rsidR="002529CA">
          <w:rPr>
            <w:bCs/>
            <w:color w:val="000000" w:themeColor="text1"/>
          </w:rPr>
          <w:delText>where</w:delText>
        </w:r>
        <w:r w:rsidR="008A5CE7">
          <w:rPr>
            <w:bCs/>
            <w:color w:val="000000" w:themeColor="text1"/>
          </w:rPr>
          <w:delText xml:space="preserve"> available</w:delText>
        </w:r>
        <w:r w:rsidR="00287B11" w:rsidRPr="00BE40FA">
          <w:rPr>
            <w:bCs/>
            <w:color w:val="000000" w:themeColor="text1"/>
          </w:rPr>
          <w:delText xml:space="preserve">. </w:delText>
        </w:r>
        <w:r w:rsidR="004F4138" w:rsidRPr="00BE40FA">
          <w:rPr>
            <w:bCs/>
            <w:color w:val="000000" w:themeColor="text1"/>
          </w:rPr>
          <w:delText>W</w:delText>
        </w:r>
        <w:r w:rsidR="00287B11" w:rsidRPr="00BE40FA">
          <w:rPr>
            <w:bCs/>
            <w:color w:val="000000" w:themeColor="text1"/>
          </w:rPr>
          <w:delText>e</w:delText>
        </w:r>
        <w:r w:rsidR="00452B91" w:rsidRPr="00BE40FA">
          <w:rPr>
            <w:bCs/>
            <w:color w:val="000000" w:themeColor="text1"/>
          </w:rPr>
          <w:delText xml:space="preserve"> </w:delText>
        </w:r>
        <w:r w:rsidR="00212B16">
          <w:rPr>
            <w:bCs/>
            <w:color w:val="000000" w:themeColor="text1"/>
          </w:rPr>
          <w:delText xml:space="preserve">also </w:delText>
        </w:r>
        <w:r w:rsidR="000A1DA3" w:rsidRPr="00BE40FA">
          <w:rPr>
            <w:bCs/>
            <w:color w:val="000000" w:themeColor="text1"/>
          </w:rPr>
          <w:delText>used</w:delText>
        </w:r>
        <w:r w:rsidR="00287B11" w:rsidRPr="00BE40FA">
          <w:rPr>
            <w:bCs/>
            <w:color w:val="000000" w:themeColor="text1"/>
          </w:rPr>
          <w:delText xml:space="preserve"> information on </w:delText>
        </w:r>
        <w:r w:rsidR="000420A8" w:rsidRPr="00BE40FA">
          <w:rPr>
            <w:bCs/>
            <w:color w:val="000000" w:themeColor="text1"/>
          </w:rPr>
          <w:delText>civil</w:delText>
        </w:r>
        <w:r w:rsidR="00287B11" w:rsidRPr="00BE40FA">
          <w:rPr>
            <w:bCs/>
            <w:color w:val="000000" w:themeColor="text1"/>
          </w:rPr>
          <w:delText xml:space="preserve"> status (</w:delText>
        </w:r>
        <w:r w:rsidR="00104864" w:rsidRPr="00BE40FA">
          <w:rPr>
            <w:bCs/>
            <w:color w:val="000000" w:themeColor="text1"/>
          </w:rPr>
          <w:delText>never</w:delText>
        </w:r>
        <w:r w:rsidR="000B7815" w:rsidRPr="00BE40FA">
          <w:rPr>
            <w:bCs/>
            <w:color w:val="000000" w:themeColor="text1"/>
          </w:rPr>
          <w:delText xml:space="preserve"> </w:delText>
        </w:r>
        <w:r w:rsidR="00287B11" w:rsidRPr="00BE40FA">
          <w:rPr>
            <w:bCs/>
            <w:color w:val="000000" w:themeColor="text1"/>
          </w:rPr>
          <w:delText>married, married, divorced</w:delText>
        </w:r>
        <w:r w:rsidR="006648EC">
          <w:rPr>
            <w:bCs/>
            <w:color w:val="000000" w:themeColor="text1"/>
          </w:rPr>
          <w:delText xml:space="preserve">, </w:delText>
        </w:r>
        <w:r w:rsidR="00287B11" w:rsidRPr="00BE40FA">
          <w:rPr>
            <w:bCs/>
            <w:color w:val="000000" w:themeColor="text1"/>
          </w:rPr>
          <w:delText xml:space="preserve">widowed), </w:delText>
        </w:r>
        <w:r w:rsidR="00480136">
          <w:rPr>
            <w:bCs/>
            <w:color w:val="000000" w:themeColor="text1"/>
          </w:rPr>
          <w:delText xml:space="preserve">last reported </w:delText>
        </w:r>
        <w:r w:rsidR="00EC0844" w:rsidRPr="00BE40FA">
          <w:rPr>
            <w:bCs/>
            <w:color w:val="000000" w:themeColor="text1"/>
          </w:rPr>
          <w:delText>place</w:delText>
        </w:r>
        <w:r w:rsidR="00287B11" w:rsidRPr="00BE40FA">
          <w:rPr>
            <w:bCs/>
            <w:color w:val="000000" w:themeColor="text1"/>
          </w:rPr>
          <w:delText xml:space="preserve"> of residence</w:delText>
        </w:r>
        <w:r w:rsidR="00556DF4">
          <w:rPr>
            <w:bCs/>
            <w:color w:val="000000" w:themeColor="text1"/>
          </w:rPr>
          <w:delText xml:space="preserve"> from postcode</w:delText>
        </w:r>
        <w:r w:rsidR="00287B11" w:rsidRPr="00BE40FA">
          <w:rPr>
            <w:bCs/>
            <w:color w:val="000000" w:themeColor="text1"/>
          </w:rPr>
          <w:delText xml:space="preserve"> (</w:delText>
        </w:r>
        <w:r w:rsidR="00246B2B" w:rsidRPr="00BE40FA">
          <w:rPr>
            <w:bCs/>
            <w:color w:val="000000" w:themeColor="text1"/>
          </w:rPr>
          <w:delText xml:space="preserve">Greater </w:delText>
        </w:r>
        <w:r w:rsidR="00287B11" w:rsidRPr="00BE40FA">
          <w:rPr>
            <w:bCs/>
            <w:color w:val="000000" w:themeColor="text1"/>
          </w:rPr>
          <w:delText xml:space="preserve">Copenhagen, </w:delText>
        </w:r>
        <w:r w:rsidR="00A62419" w:rsidRPr="00BE40FA">
          <w:rPr>
            <w:bCs/>
            <w:color w:val="000000" w:themeColor="text1"/>
          </w:rPr>
          <w:delText>big cities of Denmark, rest of Denmark, Greenland)</w:delText>
        </w:r>
        <w:r w:rsidR="0069654D" w:rsidRPr="00BE40FA">
          <w:rPr>
            <w:bCs/>
            <w:color w:val="000000" w:themeColor="text1"/>
          </w:rPr>
          <w:delText xml:space="preserve"> and place of birth (</w:delText>
        </w:r>
        <w:r w:rsidR="00474D16" w:rsidRPr="00BE40FA">
          <w:rPr>
            <w:bCs/>
            <w:color w:val="000000" w:themeColor="text1"/>
          </w:rPr>
          <w:delText xml:space="preserve">Greater Copenhagen, big cities of Denmark, rest of Denmark, Greenland, </w:delText>
        </w:r>
        <w:r w:rsidR="004958F0" w:rsidRPr="00BE40FA">
          <w:rPr>
            <w:bCs/>
            <w:color w:val="000000" w:themeColor="text1"/>
          </w:rPr>
          <w:delText>f</w:delText>
        </w:r>
        <w:r w:rsidR="00F03191" w:rsidRPr="00BE40FA">
          <w:rPr>
            <w:bCs/>
            <w:color w:val="000000" w:themeColor="text1"/>
          </w:rPr>
          <w:delText xml:space="preserve">oreign, </w:delText>
        </w:r>
        <w:r w:rsidR="004958F0" w:rsidRPr="00BE40FA">
          <w:rPr>
            <w:bCs/>
            <w:color w:val="000000" w:themeColor="text1"/>
          </w:rPr>
          <w:delText>u</w:delText>
        </w:r>
        <w:r w:rsidR="00474D16" w:rsidRPr="00BE40FA">
          <w:rPr>
            <w:bCs/>
            <w:color w:val="000000" w:themeColor="text1"/>
          </w:rPr>
          <w:delText>nknown</w:delText>
        </w:r>
        <w:r w:rsidR="0069654D" w:rsidRPr="00BE40FA">
          <w:rPr>
            <w:bCs/>
            <w:color w:val="000000" w:themeColor="text1"/>
          </w:rPr>
          <w:delText>)</w:delText>
        </w:r>
        <w:r w:rsidR="00287B11" w:rsidRPr="00BE40FA">
          <w:rPr>
            <w:bCs/>
            <w:color w:val="000000" w:themeColor="text1"/>
          </w:rPr>
          <w:delText xml:space="preserve"> to adjust for other</w:delText>
        </w:r>
        <w:r w:rsidR="00811FCE" w:rsidRPr="00BE40FA">
          <w:rPr>
            <w:bCs/>
            <w:color w:val="000000" w:themeColor="text1"/>
          </w:rPr>
          <w:delText xml:space="preserve"> </w:delText>
        </w:r>
        <w:r w:rsidR="00FD2758" w:rsidRPr="00BE40FA">
          <w:rPr>
            <w:bCs/>
            <w:color w:val="000000" w:themeColor="text1"/>
          </w:rPr>
          <w:delText xml:space="preserve">potential </w:delText>
        </w:r>
        <w:r w:rsidR="00811FCE" w:rsidRPr="00BE40FA">
          <w:rPr>
            <w:bCs/>
            <w:color w:val="000000" w:themeColor="text1"/>
          </w:rPr>
          <w:delText xml:space="preserve">family-specific, </w:delText>
        </w:r>
        <w:r w:rsidR="00287B11" w:rsidRPr="00BE40FA">
          <w:rPr>
            <w:bCs/>
            <w:color w:val="000000" w:themeColor="text1"/>
          </w:rPr>
          <w:delText>location-specific</w:delText>
        </w:r>
        <w:r w:rsidR="008E6889">
          <w:rPr>
            <w:bCs/>
            <w:color w:val="000000" w:themeColor="text1"/>
          </w:rPr>
          <w:delText>,</w:delText>
        </w:r>
        <w:r w:rsidR="004A41F5" w:rsidRPr="00BE40FA">
          <w:rPr>
            <w:bCs/>
            <w:color w:val="000000" w:themeColor="text1"/>
          </w:rPr>
          <w:delText xml:space="preserve"> and</w:delText>
        </w:r>
        <w:r w:rsidR="00287B11" w:rsidRPr="00BE40FA">
          <w:rPr>
            <w:bCs/>
            <w:color w:val="000000" w:themeColor="text1"/>
          </w:rPr>
          <w:delText xml:space="preserve"> early-life confounders. </w:delText>
        </w:r>
        <w:r w:rsidR="00FD2758">
          <w:rPr>
            <w:bCs/>
            <w:color w:val="000000" w:themeColor="text1"/>
          </w:rPr>
          <w:delText>A</w:delText>
        </w:r>
        <w:r w:rsidR="00723119" w:rsidRPr="00BE40FA">
          <w:rPr>
            <w:bCs/>
            <w:color w:val="000000" w:themeColor="text1"/>
          </w:rPr>
          <w:delText xml:space="preserve">s part of </w:delText>
        </w:r>
        <w:r w:rsidR="00FD2758">
          <w:rPr>
            <w:bCs/>
            <w:color w:val="000000" w:themeColor="text1"/>
          </w:rPr>
          <w:delText>a</w:delText>
        </w:r>
        <w:r w:rsidR="00FD2758" w:rsidRPr="00BE40FA">
          <w:rPr>
            <w:bCs/>
            <w:color w:val="000000" w:themeColor="text1"/>
          </w:rPr>
          <w:delText xml:space="preserve"> </w:delText>
        </w:r>
        <w:r w:rsidR="00723119" w:rsidRPr="00BE40FA">
          <w:rPr>
            <w:bCs/>
            <w:color w:val="000000" w:themeColor="text1"/>
          </w:rPr>
          <w:delText>sensitivity analysis, we also included parish-level SES</w:delText>
        </w:r>
        <w:r w:rsidR="007162A9">
          <w:rPr>
            <w:bCs/>
            <w:color w:val="000000" w:themeColor="text1"/>
          </w:rPr>
          <w:delText xml:space="preserve">, </w:delText>
        </w:r>
        <w:r w:rsidR="00874F4D">
          <w:rPr>
            <w:bCs/>
            <w:color w:val="000000" w:themeColor="text1"/>
          </w:rPr>
          <w:delText xml:space="preserve">measured by percentage of residents with </w:delText>
        </w:r>
        <w:r w:rsidR="00F25D37">
          <w:rPr>
            <w:bCs/>
            <w:color w:val="000000" w:themeColor="text1"/>
          </w:rPr>
          <w:delText>greater than high-school education</w:delText>
        </w:r>
        <w:r w:rsidR="00874F4D">
          <w:rPr>
            <w:bCs/>
            <w:color w:val="000000" w:themeColor="text1"/>
          </w:rPr>
          <w:delText>,</w:delText>
        </w:r>
        <w:r w:rsidR="00723119" w:rsidRPr="00BE40FA">
          <w:rPr>
            <w:bCs/>
            <w:color w:val="000000" w:themeColor="text1"/>
          </w:rPr>
          <w:delText xml:space="preserve"> in the model</w:delText>
        </w:r>
        <w:r w:rsidR="00D740FD">
          <w:rPr>
            <w:bCs/>
            <w:color w:val="000000" w:themeColor="text1"/>
          </w:rPr>
          <w:delText>.</w:delText>
        </w:r>
        <w:r w:rsidR="00FD2758">
          <w:rPr>
            <w:bCs/>
            <w:color w:val="000000" w:themeColor="text1"/>
          </w:rPr>
          <w:delText xml:space="preserve"> I</w:delText>
        </w:r>
        <w:r w:rsidR="00FD2758" w:rsidRPr="00856F6E">
          <w:rPr>
            <w:bCs/>
            <w:color w:val="000000" w:themeColor="text1"/>
          </w:rPr>
          <w:delText>n Denmark, parishes are administrative units with an average population of ~2,500 residents</w:delText>
        </w:r>
        <w:r w:rsidR="0064383E">
          <w:rPr>
            <w:bCs/>
            <w:color w:val="000000" w:themeColor="text1"/>
          </w:rPr>
          <w:delText>.</w:delText>
        </w:r>
      </w:del>
    </w:p>
    <w:p w14:paraId="0CF06369" w14:textId="77777777" w:rsidR="00287B11" w:rsidRPr="009F4800" w:rsidRDefault="00287B11" w:rsidP="003D3846">
      <w:pPr>
        <w:rPr>
          <w:del w:id="128" w:author="Parks, Robbie M" w:date="2022-04-26T11:45:00Z"/>
          <w:bCs/>
          <w:color w:val="000000" w:themeColor="text1"/>
        </w:rPr>
      </w:pPr>
    </w:p>
    <w:p w14:paraId="7D22621F" w14:textId="77777777" w:rsidR="004B5359" w:rsidRPr="00BE40FA" w:rsidRDefault="00F255A6" w:rsidP="003D3846">
      <w:pPr>
        <w:rPr>
          <w:del w:id="129" w:author="Parks, Robbie M" w:date="2022-04-26T11:45:00Z"/>
          <w:bCs/>
          <w:i/>
          <w:iCs/>
          <w:color w:val="000000" w:themeColor="text1"/>
        </w:rPr>
      </w:pPr>
      <w:del w:id="130" w:author="Parks, Robbie M" w:date="2022-04-26T11:45:00Z">
        <w:r w:rsidRPr="00BE40FA">
          <w:rPr>
            <w:bCs/>
            <w:i/>
            <w:iCs/>
            <w:color w:val="000000" w:themeColor="text1"/>
          </w:rPr>
          <w:delText xml:space="preserve">Statistical </w:delText>
        </w:r>
        <w:r w:rsidR="00FC6F4C" w:rsidRPr="00BE40FA">
          <w:rPr>
            <w:bCs/>
            <w:i/>
            <w:iCs/>
            <w:color w:val="000000" w:themeColor="text1"/>
          </w:rPr>
          <w:delText>analysis</w:delText>
        </w:r>
      </w:del>
    </w:p>
    <w:p w14:paraId="2B1B3B32" w14:textId="77777777" w:rsidR="002504DF" w:rsidRPr="00BE40FA" w:rsidRDefault="00C07538" w:rsidP="003D3846">
      <w:pPr>
        <w:rPr>
          <w:del w:id="131" w:author="Parks, Robbie M" w:date="2022-04-26T11:45:00Z"/>
          <w:bCs/>
          <w:color w:val="000000" w:themeColor="text1"/>
        </w:rPr>
      </w:pPr>
      <w:del w:id="132" w:author="Parks, Robbie M" w:date="2022-04-26T11:45: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BE40FA">
          <w:rPr>
            <w:color w:val="000000" w:themeColor="text1"/>
          </w:rPr>
          <w:fldChar w:fldCharType="begin"/>
        </w:r>
        <w:r w:rsidR="00CD7377">
          <w:rPr>
            <w:color w:val="000000" w:themeColor="text1"/>
          </w:rPr>
          <w:delInstrText xml:space="preserve"> ADDIN ZOTERO_ITEM CSL_CITATION {"citationID":"kqgQbve6","properties":{"formattedCitation":"\\super 59,60\\nosupersub{}","plainCitation":"59,60","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BE40FA">
          <w:rPr>
            <w:color w:val="000000" w:themeColor="text1"/>
          </w:rPr>
          <w:fldChar w:fldCharType="separate"/>
        </w:r>
        <w:r w:rsidR="00E52BA5" w:rsidRPr="00E52BA5">
          <w:rPr>
            <w:color w:val="000000"/>
            <w:vertAlign w:val="superscript"/>
          </w:rPr>
          <w:delText>59,60</w:delText>
        </w:r>
        <w:r w:rsidR="00042AAC" w:rsidRPr="00BE40FA">
          <w:rPr>
            <w:color w:val="000000" w:themeColor="text1"/>
          </w:rPr>
          <w:fldChar w:fldCharType="end"/>
        </w:r>
        <w:r w:rsidR="005A4920" w:rsidRPr="00BE40FA">
          <w:rPr>
            <w:color w:val="000000" w:themeColor="text1"/>
          </w:rPr>
          <w:delText xml:space="preserve"> </w:delText>
        </w:r>
        <w:r w:rsidR="00907FA3" w:rsidRPr="00BE40FA">
          <w:rPr>
            <w:color w:val="000000" w:themeColor="text1"/>
          </w:rPr>
          <w:delText xml:space="preserve">The conditional approach </w:delText>
        </w:r>
        <w:r w:rsidR="002C4316" w:rsidRPr="00BE40FA">
          <w:rPr>
            <w:color w:val="000000" w:themeColor="text1"/>
          </w:rPr>
          <w:delText xml:space="preserve">automatically accounts for matching factors </w:delText>
        </w:r>
        <w:r w:rsidR="00114E41" w:rsidRPr="00BE40FA">
          <w:rPr>
            <w:color w:val="000000" w:themeColor="text1"/>
          </w:rPr>
          <w:delText>(</w:delText>
        </w:r>
        <w:r w:rsidR="00B90716">
          <w:rPr>
            <w:color w:val="000000" w:themeColor="text1"/>
          </w:rPr>
          <w:delText xml:space="preserve">age, </w:delText>
        </w:r>
        <w:r w:rsidR="00AC7CC0" w:rsidRPr="00BE40FA">
          <w:rPr>
            <w:bCs/>
            <w:color w:val="000000" w:themeColor="text1"/>
          </w:rPr>
          <w:delText>sex</w:delText>
        </w:r>
        <w:r w:rsidR="008E500B">
          <w:rPr>
            <w:bCs/>
            <w:color w:val="000000" w:themeColor="text1"/>
          </w:rPr>
          <w:delText>,</w:delText>
        </w:r>
        <w:r w:rsidR="00AC7CC0" w:rsidRPr="00BE40FA">
          <w:rPr>
            <w:bCs/>
            <w:color w:val="000000" w:themeColor="text1"/>
          </w:rPr>
          <w:delText xml:space="preserve"> </w:delText>
        </w:r>
        <w:r w:rsidR="003F6817">
          <w:rPr>
            <w:bCs/>
            <w:color w:val="000000" w:themeColor="text1"/>
          </w:rPr>
          <w:delText xml:space="preserve">year </w:delText>
        </w:r>
        <w:r w:rsidR="00AC7CC0" w:rsidRPr="00BE40FA">
          <w:rPr>
            <w:bCs/>
            <w:color w:val="000000" w:themeColor="text1"/>
          </w:rPr>
          <w:delText>of birth</w:delText>
        </w:r>
        <w:r w:rsidR="008E500B">
          <w:rPr>
            <w:bCs/>
            <w:color w:val="000000" w:themeColor="text1"/>
          </w:rPr>
          <w:delText>, vital status</w:delText>
        </w:r>
        <w:r w:rsidR="00114E41" w:rsidRPr="00BE40FA">
          <w:rPr>
            <w:color w:val="000000" w:themeColor="text1"/>
          </w:rPr>
          <w:delText xml:space="preserve">) </w:delText>
        </w:r>
        <w:r w:rsidR="002C4316" w:rsidRPr="00BE40FA">
          <w:rPr>
            <w:color w:val="000000" w:themeColor="text1"/>
          </w:rPr>
          <w:delText>between cases and controls</w:delText>
        </w:r>
        <w:r w:rsidR="00771161" w:rsidRPr="00BE40FA">
          <w:rPr>
            <w:color w:val="000000" w:themeColor="text1"/>
          </w:rPr>
          <w:delText xml:space="preserve"> within</w:delText>
        </w:r>
        <w:r w:rsidR="009A2118">
          <w:rPr>
            <w:color w:val="000000" w:themeColor="text1"/>
          </w:rPr>
          <w:delText xml:space="preserve"> each</w:delText>
        </w:r>
        <w:r w:rsidR="00771161" w:rsidRPr="00BE40FA">
          <w:rPr>
            <w:color w:val="000000" w:themeColor="text1"/>
          </w:rPr>
          <w:delText xml:space="preserve"> </w:delText>
        </w:r>
        <w:r w:rsidR="009A2118">
          <w:rPr>
            <w:color w:val="000000" w:themeColor="text1"/>
          </w:rPr>
          <w:delText>matched</w:delText>
        </w:r>
        <w:r w:rsidR="009A2118" w:rsidRPr="00BE40FA">
          <w:rPr>
            <w:color w:val="000000" w:themeColor="text1"/>
          </w:rPr>
          <w:delText xml:space="preserve"> strat</w:delText>
        </w:r>
        <w:r w:rsidR="009A2118">
          <w:rPr>
            <w:color w:val="000000" w:themeColor="text1"/>
          </w:rPr>
          <w:delText>um</w:delText>
        </w:r>
        <w:r w:rsidR="00771161" w:rsidRPr="00BE40FA">
          <w:rPr>
            <w:color w:val="000000" w:themeColor="text1"/>
          </w:rPr>
          <w:delText>,</w:delText>
        </w:r>
        <w:r w:rsidR="00C41B8F" w:rsidRPr="00BE40FA">
          <w:rPr>
            <w:color w:val="000000" w:themeColor="text1"/>
          </w:rPr>
          <w:delText xml:space="preserve"> </w:delText>
        </w:r>
        <w:r w:rsidR="009A2118">
          <w:rPr>
            <w:color w:val="000000" w:themeColor="text1"/>
          </w:rPr>
          <w:delText>i.e.,</w:delText>
        </w:r>
        <w:r w:rsidR="00C41B8F" w:rsidRPr="00BE40FA">
          <w:rPr>
            <w:color w:val="000000" w:themeColor="text1"/>
          </w:rPr>
          <w:delText xml:space="preserve"> groupings of case and matched controls</w:delText>
        </w:r>
        <w:r w:rsidR="00472BA5" w:rsidRPr="00BE40FA">
          <w:rPr>
            <w:color w:val="000000" w:themeColor="text1"/>
          </w:rPr>
          <w:delText>.</w:delText>
        </w:r>
        <w:r w:rsidR="00454782" w:rsidRPr="00BE40FA">
          <w:rPr>
            <w:color w:val="000000" w:themeColor="text1"/>
          </w:rPr>
          <w:fldChar w:fldCharType="begin"/>
        </w:r>
        <w:r w:rsidR="00CD7377">
          <w:rPr>
            <w:color w:val="000000" w:themeColor="text1"/>
          </w:rPr>
          <w:delInstrText xml:space="preserve"> ADDIN ZOTERO_ITEM CSL_CITATION {"citationID":"QvLzmqjN","properties":{"formattedCitation":"\\super 59\\nosupersub{}","plainCitation":"59","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454782" w:rsidRPr="00BE40FA">
          <w:rPr>
            <w:color w:val="000000" w:themeColor="text1"/>
          </w:rPr>
          <w:fldChar w:fldCharType="separate"/>
        </w:r>
        <w:r w:rsidR="00E52BA5" w:rsidRPr="00E52BA5">
          <w:rPr>
            <w:color w:val="000000"/>
            <w:vertAlign w:val="superscript"/>
          </w:rPr>
          <w:delText>59</w:delText>
        </w:r>
        <w:r w:rsidR="00454782" w:rsidRPr="00BE40FA">
          <w:rPr>
            <w:color w:val="000000" w:themeColor="text1"/>
          </w:rPr>
          <w:fldChar w:fldCharType="end"/>
        </w:r>
        <w:r w:rsidR="00C52F64" w:rsidRPr="00BE40FA">
          <w:rPr>
            <w:color w:val="000000" w:themeColor="text1"/>
          </w:rPr>
          <w:delText xml:space="preserve"> </w:delText>
        </w:r>
        <w:r w:rsidR="002F746C" w:rsidRPr="00BE40FA">
          <w:rPr>
            <w:color w:val="000000" w:themeColor="text1"/>
          </w:rPr>
          <w:lastRenderedPageBreak/>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CD7377">
          <w:rPr>
            <w:color w:val="000000" w:themeColor="text1"/>
          </w:rPr>
          <w:delInstrText xml:space="preserve"> ADDIN ZOTERO_ITEM CSL_CITATION {"citationID":"uaLYdCi5","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E52BA5" w:rsidRPr="00E52BA5">
          <w:rPr>
            <w:color w:val="000000"/>
            <w:vertAlign w:val="superscript"/>
          </w:rPr>
          <w:delText>60</w:delText>
        </w:r>
        <w:r w:rsidR="003B7934" w:rsidRPr="00BE40FA">
          <w:rPr>
            <w:color w:val="000000" w:themeColor="text1"/>
          </w:rPr>
          <w:fldChar w:fldCharType="end"/>
        </w:r>
        <w:r w:rsidR="00033D50" w:rsidRPr="00BE40FA">
          <w:rPr>
            <w:color w:val="000000" w:themeColor="text1"/>
          </w:rPr>
          <w:delText xml:space="preserve"> </w:delText>
        </w:r>
        <w:r w:rsidR="000D49A8">
          <w:rPr>
            <w:color w:val="000000" w:themeColor="text1"/>
          </w:rPr>
          <w:delText>We employ</w:delText>
        </w:r>
        <w:r w:rsidR="00237E86">
          <w:rPr>
            <w:color w:val="000000" w:themeColor="text1"/>
          </w:rPr>
          <w:delText>ed</w:delText>
        </w:r>
        <w:r w:rsidR="000D49A8">
          <w:rPr>
            <w:color w:val="000000" w:themeColor="text1"/>
          </w:rPr>
          <w:delText xml:space="preserve"> a</w:delText>
        </w:r>
        <w:r w:rsidR="000D49A8" w:rsidRPr="00BE40FA">
          <w:rPr>
            <w:color w:val="000000" w:themeColor="text1"/>
          </w:rPr>
          <w:delText xml:space="preserve"> </w:delText>
        </w:r>
        <w:r w:rsidR="001C0D15" w:rsidRPr="00BE40FA">
          <w:rPr>
            <w:color w:val="000000" w:themeColor="text1"/>
          </w:rPr>
          <w:delText>Bayesian hierarchical</w:delText>
        </w:r>
        <w:r w:rsidR="002504DF" w:rsidRPr="00BE40FA">
          <w:rPr>
            <w:color w:val="000000" w:themeColor="text1"/>
          </w:rPr>
          <w:delText xml:space="preserve"> formulation </w:delText>
        </w:r>
        <w:r w:rsidR="000D49A8">
          <w:rPr>
            <w:color w:val="000000" w:themeColor="text1"/>
          </w:rPr>
          <w:delText>because it</w:delText>
        </w:r>
        <w:r w:rsidR="001B79D7" w:rsidRPr="00BE40FA">
          <w:rPr>
            <w:color w:val="000000" w:themeColor="text1"/>
          </w:rPr>
          <w:delText xml:space="preserve"> </w:delText>
        </w:r>
        <w:r w:rsidR="00E075DA">
          <w:rPr>
            <w:color w:val="000000" w:themeColor="text1"/>
          </w:rPr>
          <w:delText>enables</w:delText>
        </w:r>
        <w:r w:rsidR="000D49A8">
          <w:rPr>
            <w:color w:val="000000" w:themeColor="text1"/>
          </w:rPr>
          <w:delText xml:space="preserve"> estimate</w:delText>
        </w:r>
        <w:r w:rsidR="00E075DA">
          <w:rPr>
            <w:color w:val="000000" w:themeColor="text1"/>
          </w:rPr>
          <w:delText>s of</w:delText>
        </w:r>
        <w:r w:rsidR="001B79D7" w:rsidRPr="00BE40FA">
          <w:rPr>
            <w:color w:val="000000" w:themeColor="text1"/>
          </w:rPr>
          <w:delText xml:space="preserve"> </w:delText>
        </w:r>
        <w:r w:rsidR="000D49A8">
          <w:rPr>
            <w:color w:val="000000" w:themeColor="text1"/>
          </w:rPr>
          <w:delText>(a) independent pollutant</w:delText>
        </w:r>
        <w:r w:rsidR="00CB0625">
          <w:rPr>
            <w:color w:val="000000" w:themeColor="text1"/>
          </w:rPr>
          <w:delText>-outcome</w:delText>
        </w:r>
        <w:r w:rsidR="00B25B32" w:rsidRPr="00AC0016">
          <w:rPr>
            <w:color w:val="000000" w:themeColor="text1"/>
          </w:rPr>
          <w:delText xml:space="preserve"> </w:delText>
        </w:r>
        <w:r w:rsidR="00FE06E0" w:rsidRPr="00AC0016">
          <w:rPr>
            <w:color w:val="000000" w:themeColor="text1"/>
          </w:rPr>
          <w:delText>associations</w:delText>
        </w:r>
        <w:r w:rsidR="001B79D7" w:rsidRPr="00AC0016">
          <w:rPr>
            <w:color w:val="000000" w:themeColor="text1"/>
          </w:rPr>
          <w:delText>,</w:delText>
        </w:r>
        <w:r w:rsidR="000D49A8">
          <w:rPr>
            <w:color w:val="000000" w:themeColor="text1"/>
          </w:rPr>
          <w:delText xml:space="preserve"> (b) a joint association of the three pollutants</w:delText>
        </w:r>
        <w:r w:rsidR="00FF14C7">
          <w:rPr>
            <w:color w:val="000000" w:themeColor="text1"/>
          </w:rPr>
          <w:delText xml:space="preserve"> </w:delText>
        </w:r>
        <w:r w:rsidR="00FF14C7">
          <w:rPr>
            <w:bCs/>
            <w:color w:val="000000" w:themeColor="text1"/>
            <w:lang w:val="en-GB"/>
          </w:rPr>
          <w:delText>(</w:delText>
        </w:r>
        <w:r w:rsidR="00423477">
          <w:rPr>
            <w:bCs/>
            <w:color w:val="000000" w:themeColor="text1"/>
            <w:lang w:val="en-GB"/>
          </w:rPr>
          <w:delText>i.e.,</w:delText>
        </w:r>
        <w:r w:rsidR="00FF14C7">
          <w:rPr>
            <w:bCs/>
            <w:color w:val="000000" w:themeColor="text1"/>
            <w:lang w:val="en-GB"/>
          </w:rPr>
          <w:delText xml:space="preserve"> percentage change in odds of ALS diagnosis with increase in each of EC, NO</w:delText>
        </w:r>
        <w:r w:rsidR="00FF14C7" w:rsidRPr="0093563E">
          <w:rPr>
            <w:bCs/>
            <w:color w:val="000000" w:themeColor="text1"/>
            <w:vertAlign w:val="subscript"/>
            <w:lang w:val="en-GB"/>
          </w:rPr>
          <w:delText>x</w:delText>
        </w:r>
        <w:r w:rsidR="00FF14C7">
          <w:rPr>
            <w:bCs/>
            <w:color w:val="000000" w:themeColor="text1"/>
            <w:lang w:val="en-GB"/>
          </w:rPr>
          <w:delText>, CO)</w:delText>
        </w:r>
        <w:r w:rsidR="000D49A8">
          <w:rPr>
            <w:color w:val="000000" w:themeColor="text1"/>
          </w:rPr>
          <w:delText>, and (c) an overall average traffic association</w:delText>
        </w:r>
        <w:r w:rsidR="009F4B06">
          <w:rPr>
            <w:color w:val="000000" w:themeColor="text1"/>
          </w:rPr>
          <w:delText xml:space="preserve"> </w:delText>
        </w:r>
        <w:r w:rsidR="009F4B06">
          <w:rPr>
            <w:bCs/>
            <w:color w:val="000000" w:themeColor="text1"/>
            <w:lang w:val="en-GB"/>
          </w:rPr>
          <w:delText>(</w:delText>
        </w:r>
        <w:r w:rsidR="00423477">
          <w:rPr>
            <w:bCs/>
            <w:color w:val="000000" w:themeColor="text1"/>
            <w:lang w:val="en-GB"/>
          </w:rPr>
          <w:delText>i.e.,</w:delText>
        </w:r>
        <w:r w:rsidR="009F4B06">
          <w:rPr>
            <w:bCs/>
            <w:color w:val="000000" w:themeColor="text1"/>
            <w:lang w:val="en-GB"/>
          </w:rPr>
          <w:delText xml:space="preserve"> average percentage change in odds of ALS diagnosis from each of</w:delText>
        </w:r>
        <w:r w:rsidR="001000C2">
          <w:rPr>
            <w:bCs/>
            <w:color w:val="000000" w:themeColor="text1"/>
            <w:lang w:val="en-GB"/>
          </w:rPr>
          <w:delText xml:space="preserve"> EC, NO</w:delText>
        </w:r>
        <w:r w:rsidR="001000C2" w:rsidRPr="0093563E">
          <w:rPr>
            <w:bCs/>
            <w:color w:val="000000" w:themeColor="text1"/>
            <w:vertAlign w:val="subscript"/>
            <w:lang w:val="en-GB"/>
          </w:rPr>
          <w:delText>x</w:delText>
        </w:r>
        <w:r w:rsidR="001000C2">
          <w:rPr>
            <w:bCs/>
            <w:color w:val="000000" w:themeColor="text1"/>
            <w:lang w:val="en-GB"/>
          </w:rPr>
          <w:delText>, CO</w:delText>
        </w:r>
        <w:r w:rsidR="009F4B06">
          <w:rPr>
            <w:bCs/>
            <w:color w:val="000000" w:themeColor="text1"/>
            <w:lang w:val="en-GB"/>
          </w:rPr>
          <w:delText>)</w:delText>
        </w:r>
        <w:r w:rsidR="009F4B06">
          <w:rPr>
            <w:color w:val="000000" w:themeColor="text1"/>
          </w:rPr>
          <w:delText>,</w:delText>
        </w:r>
        <w:r w:rsidR="001B79D7" w:rsidRPr="00AC0016">
          <w:rPr>
            <w:color w:val="000000" w:themeColor="text1"/>
          </w:rPr>
          <w:delText xml:space="preserve"> </w:delText>
        </w:r>
        <w:r w:rsidR="00D6666F" w:rsidRPr="00AC0016">
          <w:rPr>
            <w:color w:val="000000" w:themeColor="text1"/>
          </w:rPr>
          <w:delText>whi</w:delText>
        </w:r>
        <w:r w:rsidR="000458B6" w:rsidRPr="00AC0016">
          <w:rPr>
            <w:color w:val="000000" w:themeColor="text1"/>
          </w:rPr>
          <w:delText xml:space="preserve">le </w:delText>
        </w:r>
        <w:r w:rsidR="001B79D7" w:rsidRPr="00AC0016">
          <w:rPr>
            <w:color w:val="000000" w:themeColor="text1"/>
          </w:rPr>
          <w:delText>accounting for the variance-</w:delText>
        </w:r>
        <w:r w:rsidR="001B79D7" w:rsidRPr="00BE40FA">
          <w:rPr>
            <w:color w:val="000000" w:themeColor="text1"/>
          </w:rPr>
          <w:delText>covar</w:delText>
        </w:r>
        <w:r w:rsidR="000B17B9" w:rsidRPr="00BE40FA">
          <w:rPr>
            <w:color w:val="000000" w:themeColor="text1"/>
          </w:rPr>
          <w:delText>ia</w:delText>
        </w:r>
        <w:r w:rsidR="001B79D7" w:rsidRPr="00BE40FA">
          <w:rPr>
            <w:color w:val="000000" w:themeColor="text1"/>
          </w:rPr>
          <w:delText xml:space="preserve">nce structure between </w:delText>
        </w:r>
        <w:r w:rsidR="000A28DC" w:rsidRPr="00BE40FA">
          <w:rPr>
            <w:color w:val="000000" w:themeColor="text1"/>
          </w:rPr>
          <w:delText>the highly</w:delText>
        </w:r>
        <w:r w:rsidR="00A31A86">
          <w:rPr>
            <w:color w:val="000000" w:themeColor="text1"/>
          </w:rPr>
          <w:delText>-</w:delText>
        </w:r>
        <w:r w:rsidR="000A28DC" w:rsidRPr="00BE40FA">
          <w:rPr>
            <w:color w:val="000000" w:themeColor="text1"/>
          </w:rPr>
          <w:delText>correlated exposures</w:delText>
        </w:r>
        <w:r w:rsidR="003F4516">
          <w:rPr>
            <w:color w:val="000000" w:themeColor="text1"/>
          </w:rPr>
          <w:delText xml:space="preserve"> and their coefficients</w:delText>
        </w:r>
        <w:r w:rsidR="000A28DC" w:rsidRPr="00BE40FA">
          <w:rPr>
            <w:color w:val="000000" w:themeColor="text1"/>
          </w:rPr>
          <w:delText>.</w:delText>
        </w:r>
        <w:r w:rsidR="00335F08" w:rsidRPr="00BE40FA">
          <w:rPr>
            <w:color w:val="000000" w:themeColor="text1"/>
          </w:rPr>
          <w:fldChar w:fldCharType="begin"/>
        </w:r>
        <w:r w:rsidR="00CD7377">
          <w:rPr>
            <w:color w:val="000000" w:themeColor="text1"/>
          </w:rPr>
          <w:delInstrText xml:space="preserve"> ADDIN ZOTERO_ITEM CSL_CITATION {"citationID":"O10OmgC0","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35F08" w:rsidRPr="00BE40FA">
          <w:rPr>
            <w:color w:val="000000" w:themeColor="text1"/>
          </w:rPr>
          <w:fldChar w:fldCharType="separate"/>
        </w:r>
        <w:r w:rsidR="00E52BA5" w:rsidRPr="00E52BA5">
          <w:rPr>
            <w:color w:val="000000"/>
            <w:vertAlign w:val="superscript"/>
          </w:rPr>
          <w:delText>60</w:delText>
        </w:r>
        <w:r w:rsidR="00335F08" w:rsidRPr="00BE40FA">
          <w:rPr>
            <w:color w:val="000000" w:themeColor="text1"/>
          </w:rPr>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3A5DA3BD" w14:textId="692A45E8" w:rsidR="00287B11" w:rsidRPr="0028409C" w:rsidRDefault="0028409C" w:rsidP="004115DF">
      <w:pPr>
        <w:jc w:val="both"/>
        <w:rPr>
          <w:ins w:id="133" w:author="Parks, Robbie M" w:date="2022-04-26T11:45:00Z"/>
          <w:bCs/>
          <w:i/>
          <w:iCs/>
        </w:rPr>
      </w:pPr>
      <w:ins w:id="134" w:author="Parks, Robbie M" w:date="2022-04-26T11:45:00Z">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w:t>
        </w:r>
        <w:r w:rsidR="00A76555" w:rsidRPr="00A76555">
          <w:rPr>
            <w:bCs/>
          </w:rPr>
          <w:lastRenderedPageBreak/>
          <w:t>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ins>
    </w:p>
    <w:p w14:paraId="749B27FF" w14:textId="77777777" w:rsidR="00287B11" w:rsidRPr="009F4800" w:rsidRDefault="00287B11" w:rsidP="004115DF">
      <w:pPr>
        <w:jc w:val="both"/>
        <w:rPr>
          <w:ins w:id="135" w:author="Parks, Robbie M" w:date="2022-04-26T11:45:00Z"/>
          <w:bCs/>
          <w:color w:val="000000" w:themeColor="text1"/>
        </w:rPr>
      </w:pPr>
    </w:p>
    <w:p w14:paraId="125B93A0" w14:textId="64498C60" w:rsidR="004B5359" w:rsidRPr="00BE40FA" w:rsidRDefault="00F255A6" w:rsidP="004115DF">
      <w:pPr>
        <w:jc w:val="both"/>
        <w:rPr>
          <w:ins w:id="136" w:author="Parks, Robbie M" w:date="2022-04-26T11:45:00Z"/>
          <w:bCs/>
          <w:i/>
          <w:iCs/>
          <w:color w:val="000000" w:themeColor="text1"/>
        </w:rPr>
      </w:pPr>
      <w:ins w:id="137" w:author="Parks, Robbie M" w:date="2022-04-26T11:45:00Z">
        <w:r w:rsidRPr="00BE40FA">
          <w:rPr>
            <w:bCs/>
            <w:i/>
            <w:iCs/>
            <w:color w:val="000000" w:themeColor="text1"/>
          </w:rPr>
          <w:t xml:space="preserve">Statistical </w:t>
        </w:r>
        <w:r w:rsidR="00FC6F4C" w:rsidRPr="00BE40FA">
          <w:rPr>
            <w:bCs/>
            <w:i/>
            <w:iCs/>
            <w:color w:val="000000" w:themeColor="text1"/>
          </w:rPr>
          <w:t>analysis</w:t>
        </w:r>
      </w:ins>
    </w:p>
    <w:p w14:paraId="17B1E4C8" w14:textId="1611FF4F" w:rsidR="002504DF" w:rsidRPr="00931269" w:rsidRDefault="00C07538" w:rsidP="004115DF">
      <w:pPr>
        <w:jc w:val="both"/>
        <w:rPr>
          <w:ins w:id="138" w:author="Parks, Robbie M" w:date="2022-04-26T11:45:00Z"/>
          <w:i/>
          <w:iCs/>
        </w:rPr>
      </w:pPr>
      <w:ins w:id="139" w:author="Parks, Robbie M" w:date="2022-04-26T11:45:00Z">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w:t>
        </w:r>
        <w:r w:rsidR="000B0590" w:rsidRPr="00BE40FA">
          <w:rPr>
            <w:color w:val="000000" w:themeColor="text1"/>
          </w:rPr>
          <w:lastRenderedPageBreak/>
          <w:t xml:space="preserve">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ins>
    </w:p>
    <w:p w14:paraId="4E8650EB" w14:textId="6511C9FA" w:rsidR="00570BF8" w:rsidRPr="00BE40FA" w:rsidRDefault="00570BF8" w:rsidP="004115DF">
      <w:pPr>
        <w:jc w:val="both"/>
        <w:rPr>
          <w:color w:val="000000" w:themeColor="text1"/>
        </w:rPr>
        <w:pPrChange w:id="140" w:author="Parks, Robbie M" w:date="2022-04-26T11:45:00Z">
          <w:pPr/>
        </w:pPrChange>
      </w:pPr>
    </w:p>
    <w:p w14:paraId="767E755A" w14:textId="428AF841" w:rsidR="00AE14F3" w:rsidRPr="00BE40FA" w:rsidRDefault="00AE14F3" w:rsidP="004115DF">
      <w:pPr>
        <w:jc w:val="both"/>
        <w:rPr>
          <w:color w:val="000000" w:themeColor="text1"/>
        </w:rPr>
        <w:pPrChange w:id="141" w:author="Parks, Robbie M" w:date="2022-04-26T11:45:00Z">
          <w:pPr/>
        </w:pPrChange>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Change w:id="142" w:author="Parks, Robbie M" w:date="2022-04-26T11:45:00Z">
          <w:pPr/>
        </w:pPrChange>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4EBAB16C" w14:textId="77777777" w:rsidR="00CB4DDD" w:rsidRDefault="00CB4DDD" w:rsidP="003D3846">
      <w:pPr>
        <w:rPr>
          <w:del w:id="143" w:author="Parks, Robbie M" w:date="2022-04-26T11:45:00Z"/>
          <w:color w:val="000000"/>
        </w:rPr>
      </w:pPr>
    </w:p>
    <w:p w14:paraId="1F02D0B6" w14:textId="6956F1A2" w:rsidR="00AC73E6" w:rsidRPr="00B823D7" w:rsidRDefault="00A45205" w:rsidP="004115DF">
      <w:pPr>
        <w:jc w:val="both"/>
        <w:rPr>
          <w:i/>
          <w:rPrChange w:id="144" w:author="Parks, Robbie M" w:date="2022-04-26T11:45:00Z">
            <w:rPr/>
          </w:rPrChange>
        </w:rPr>
        <w:pPrChange w:id="145" w:author="Parks, Robbie M" w:date="2022-04-26T11:45:00Z">
          <w:pPr/>
        </w:pPrChange>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rPrChange w:id="146" w:author="Parks, Robbie M" w:date="2022-04-26T11:45:00Z">
            <w:rPr>
              <w:rFonts w:ascii="Cambria Math" w:hAnsi="Cambria Math"/>
              <w:i/>
            </w:rPr>
          </w:rPrChange>
        </w:rPr>
        <w:t xml:space="preserve"> </w:t>
      </w:r>
      <w:r w:rsidR="002918C3" w:rsidRPr="002918C3">
        <w:rPr>
          <w:iCs/>
        </w:rPr>
        <w:t xml:space="preserve">the pollutant-specific coefficients (log-odds) per standard deviation </w:t>
      </w:r>
      <w:ins w:id="147" w:author="Parks, Robbie M" w:date="2022-04-26T11:45:00Z">
        <w:r w:rsidR="002918C3" w:rsidRPr="002918C3">
          <w:rPr>
            <w:iCs/>
          </w:rPr>
          <w:t xml:space="preserve">(SD) </w:t>
        </w:r>
      </w:ins>
      <w:r w:rsidR="002918C3" w:rsidRPr="002918C3">
        <w:rPr>
          <w:iCs/>
        </w:rPr>
        <w:t xml:space="preserve">increase in concentration of </w:t>
      </w:r>
      <m:oMath>
        <m:sSub>
          <m:sSubPr>
            <m:ctrlPr>
              <w:del w:id="148" w:author="Parks, Robbie M" w:date="2022-04-26T11:45:00Z">
                <w:rPr>
                  <w:rFonts w:ascii="Cambria Math" w:hAnsi="Cambria Math"/>
                </w:rPr>
              </w:del>
            </m:ctrlPr>
          </m:sSubPr>
          <m:e>
            <m:r>
              <w:del w:id="149" w:author="Parks, Robbie M" w:date="2022-04-26T11:45:00Z">
                <m:rPr>
                  <m:sty m:val="p"/>
                </m:rPr>
                <w:rPr>
                  <w:rFonts w:ascii="Cambria Math" w:hAnsi="Cambria Math"/>
                </w:rPr>
                <m:t>NO</m:t>
              </w:del>
            </m:r>
          </m:e>
          <m:sub>
            <m:r>
              <w:del w:id="150" w:author="Parks, Robbie M" w:date="2022-04-26T11:45:00Z">
                <w:rPr>
                  <w:rFonts w:ascii="Cambria Math" w:hAnsi="Cambria Math"/>
                </w:rPr>
                <m:t>x</m:t>
              </w:del>
            </m:r>
          </m:sub>
        </m:sSub>
        <m:sSub>
          <m:sSubPr>
            <m:ctrlPr>
              <w:ins w:id="151" w:author="Parks, Robbie M" w:date="2022-04-26T11:45:00Z">
                <w:rPr>
                  <w:rFonts w:ascii="Cambria Math" w:hAnsi="Cambria Math"/>
                  <w:iCs/>
                </w:rPr>
              </w:ins>
            </m:ctrlPr>
          </m:sSubPr>
          <m:e>
            <m:r>
              <w:ins w:id="152" w:author="Parks, Robbie M" w:date="2022-04-26T11:45:00Z">
                <m:rPr>
                  <m:sty m:val="p"/>
                </m:rPr>
                <w:rPr>
                  <w:rFonts w:ascii="Cambria Math" w:hAnsi="Cambria Math"/>
                </w:rPr>
                <m:t>NO</m:t>
              </w:ins>
            </m:r>
          </m:e>
          <m:sub>
            <m:r>
              <w:ins w:id="153" w:author="Parks, Robbie M" w:date="2022-04-26T11:45:00Z">
                <m:rPr>
                  <m:sty m:val="p"/>
                </m:rPr>
                <w:rPr>
                  <w:rFonts w:ascii="Cambria Math" w:hAnsi="Cambria Math"/>
                </w:rPr>
                <m:t>x</m:t>
              </w:ins>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w:t>
      </w:r>
      <w:r w:rsidR="002918C3" w:rsidRPr="002918C3">
        <w:rPr>
          <w:rPrChange w:id="154" w:author="Parks, Robbie M" w:date="2022-04-26T11:45:00Z">
            <w:rPr>
              <w:rFonts w:ascii="Cambria Math" w:hAnsi="Cambria Math"/>
            </w:rPr>
          </w:rPrChange>
        </w:rPr>
        <w:t xml:space="preserve"> </w:t>
      </w:r>
      <m:oMath>
        <m:r>
          <m:rPr>
            <m:nor/>
          </m:rPr>
          <w:rPr>
            <w:iCs/>
            <w:rPrChange w:id="155" w:author="Parks, Robbie M" w:date="2022-04-26T11:45:00Z">
              <w:rPr>
                <w:rFonts w:ascii="Cambria Math" w:hAnsi="Cambria Math"/>
                <w:iCs/>
              </w:rPr>
            </w:rPrChange>
          </w:rPr>
          <m:t>non-EC</m:t>
        </m:r>
        <m: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2918C3" w:rsidRPr="002918C3">
        <w:rPr>
          <w:iCs/>
        </w:rPr>
        <w:t xml:space="preserve"> respectively, scaled by their respective </w:t>
      </w:r>
      <w:del w:id="156" w:author="Parks, Robbie M" w:date="2022-04-26T11:45:00Z">
        <w:r w:rsidR="00B3539D" w:rsidRPr="00BE40FA">
          <w:delText>standard deviations</w:delText>
        </w:r>
      </w:del>
      <w:ins w:id="157" w:author="Parks, Robbie M" w:date="2022-04-26T11:45:00Z">
        <w:r w:rsidR="002918C3" w:rsidRPr="002918C3">
          <w:rPr>
            <w:iCs/>
          </w:rPr>
          <w:t>SDs</w:t>
        </w:r>
      </w:ins>
      <w:r w:rsidR="002918C3" w:rsidRPr="002918C3">
        <w:rPr>
          <w:iCs/>
        </w:rPr>
        <w:t xml:space="preserve"> and centered at their means</w:t>
      </w:r>
      <w:del w:id="158" w:author="Parks, Robbie M" w:date="2022-04-26T11:45:00Z">
        <w:r w:rsidR="00005306" w:rsidRPr="00BE40FA">
          <w:delText>;</w:delText>
        </w:r>
      </w:del>
      <w:ins w:id="159" w:author="Parks, Robbie M" w:date="2022-04-26T11:45:00Z">
        <w:r w:rsidR="002918C3" w:rsidRPr="002918C3">
          <w:rPr>
            <w:iCs/>
          </w:rPr>
          <w:t xml:space="preserve">, with each </w:t>
        </w:r>
      </w:ins>
      <m:oMath>
        <m:r>
          <w:ins w:id="160" w:author="Parks, Robbie M" w:date="2022-04-26T11:45:00Z">
            <m:rPr>
              <m:sty m:val="p"/>
            </m:rPr>
            <w:rPr>
              <w:rFonts w:ascii="Cambria Math" w:hAnsi="Cambria Math"/>
            </w:rPr>
            <m:t>β</m:t>
          </w:ins>
        </m:r>
      </m:oMath>
      <w:ins w:id="161" w:author="Parks, Robbie M" w:date="2022-04-26T11:45:00Z">
        <w:r w:rsidR="002918C3" w:rsidRPr="002918C3">
          <w:rPr>
            <w:iCs/>
          </w:rPr>
          <w:t xml:space="preserve"> a pollutant-specific association adjusted by other terms in the model</w:t>
        </w:r>
      </w:ins>
      <w:r w:rsidR="002918C3" w:rsidRPr="002918C3">
        <w:rPr>
          <w:iCs/>
        </w:rPr>
        <w:t xml:space="preserve"> and the rest as coefficients for subject-specific covariates.</w:t>
      </w:r>
      <w:ins w:id="162" w:author="Parks, Robbie M" w:date="2022-04-26T11:45:00Z">
        <w:r w:rsidR="002918C3" w:rsidRPr="002918C3">
          <w:rPr>
            <w:iCs/>
          </w:rPr>
          <w:t xml:space="preserve"> Interquartile Range (IQR) could equivalently be used to scale pollutant concentrations</w:t>
        </w:r>
        <w:r w:rsidR="002918C3" w:rsidRPr="00567F9E">
          <w:rPr>
            <w:iCs/>
          </w:rPr>
          <w:t>.</w:t>
        </w:r>
      </w:ins>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w:t>
      </w:r>
      <w:del w:id="163" w:author="Parks, Robbie M" w:date="2022-04-26T11:45:00Z">
        <w:r w:rsidR="002E6588">
          <w:rPr>
            <w:iCs/>
          </w:rPr>
          <w:delText>other air pollutants from other sources.</w:delText>
        </w:r>
        <w:r w:rsidR="009E695D">
          <w:rPr>
            <w:iCs/>
          </w:rPr>
          <w:fldChar w:fldCharType="begin"/>
        </w:r>
        <w:r w:rsidR="00CD7377">
          <w:rPr>
            <w:iCs/>
          </w:rPr>
          <w:delInstrText xml:space="preserve"> ADDIN ZOTERO_ITEM CSL_CITATION {"citationID":"xBVeiLoi","properties":{"formattedCitation":"\\super 61\\nosupersub{}","plainCitation":"61","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9E695D">
          <w:rPr>
            <w:iCs/>
          </w:rPr>
          <w:fldChar w:fldCharType="separate"/>
        </w:r>
        <w:r w:rsidR="00E52BA5" w:rsidRPr="00E52BA5">
          <w:rPr>
            <w:vertAlign w:val="superscript"/>
          </w:rPr>
          <w:delText>61</w:delText>
        </w:r>
        <w:r w:rsidR="009E695D">
          <w:rPr>
            <w:iCs/>
          </w:rPr>
          <w:fldChar w:fldCharType="end"/>
        </w:r>
      </w:del>
      <w:ins w:id="164" w:author="Parks, Robbie M" w:date="2022-04-26T11:45:00Z">
        <w:r w:rsidR="00567F9E" w:rsidRPr="00567F9E">
          <w:rPr>
            <w:iCs/>
          </w:rPr>
          <w:t>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ins>
      <w:r w:rsidR="00567F9E" w:rsidRPr="005D3672">
        <w:rPr>
          <w:i/>
          <w:rPrChange w:id="165" w:author="Parks, Robbie M" w:date="2022-04-26T11:45:00Z">
            <w:rPr/>
          </w:rPrChange>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del w:id="166" w:author="Parks, Robbie M" w:date="2022-04-26T11:45:00Z">
        <w:r w:rsidR="00B96CF3">
          <w:rPr>
            <w:iCs/>
          </w:rPr>
          <w:fldChar w:fldCharType="begin"/>
        </w:r>
        <w:r w:rsidR="00CD7377">
          <w:rPr>
            <w:iCs/>
          </w:rPr>
          <w:delInstrText xml:space="preserve"> ADDIN ZOTERO_ITEM CSL_CITATION {"citationID":"A10NB0Kj","properties":{"formattedCitation":"\\super 62\\nosupersub{}","plainCitation":"62","noteIndex":0},"citationItems":[{"id":1185,"uris":["http://zotero.org/users/6925055/items/W2RL4NU8"],"uri":["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E52BA5" w:rsidRPr="00E52BA5">
          <w:rPr>
            <w:vertAlign w:val="superscript"/>
          </w:rPr>
          <w:delText>62</w:delText>
        </w:r>
        <w:r w:rsidR="00B96CF3">
          <w:rPr>
            <w:iCs/>
          </w:rPr>
          <w:fldChar w:fldCharType="end"/>
        </w:r>
        <w:r w:rsidR="004813EE">
          <w:rPr>
            <w:iCs/>
          </w:rPr>
          <w:delText xml:space="preserve"> </w:delText>
        </w:r>
        <w:r w:rsidR="004E4E25" w:rsidRPr="00BE40FA">
          <w:rPr>
            <w:iCs/>
          </w:rPr>
          <w:delText xml:space="preserve">In </w:delText>
        </w:r>
        <w:r w:rsidR="00715457">
          <w:rPr>
            <w:iCs/>
          </w:rPr>
          <w:delText xml:space="preserve">a </w:delText>
        </w:r>
        <w:r w:rsidR="004E4E25" w:rsidRPr="00BE40FA">
          <w:rPr>
            <w:iCs/>
          </w:rPr>
          <w:delText xml:space="preserve">sensitivity </w:delText>
        </w:r>
        <w:r w:rsidR="007914CD" w:rsidRPr="00BE40FA">
          <w:rPr>
            <w:iCs/>
          </w:rPr>
          <w:delText>analys</w:delText>
        </w:r>
        <w:r w:rsidR="00D57C71">
          <w:rPr>
            <w:iCs/>
          </w:rPr>
          <w:delText>i</w:delText>
        </w:r>
        <w:r w:rsidR="007914CD" w:rsidRPr="00BE40FA">
          <w:rPr>
            <w:iCs/>
          </w:rPr>
          <w:delText>s</w:delText>
        </w:r>
        <w:r w:rsidR="004E4E25" w:rsidRPr="00BE40FA">
          <w:rPr>
            <w:iCs/>
          </w:rPr>
          <w:delText xml:space="preserve">, we included </w:delText>
        </w:r>
      </w:del>
      <m:oMath>
        <m:sSub>
          <m:sSubPr>
            <m:ctrlPr>
              <w:del w:id="167" w:author="Parks, Robbie M" w:date="2022-04-26T11:45:00Z">
                <w:rPr>
                  <w:rFonts w:ascii="Cambria Math" w:hAnsi="Cambria Math"/>
                  <w:i/>
                </w:rPr>
              </w:del>
            </m:ctrlPr>
          </m:sSubPr>
          <m:e>
            <m:r>
              <w:del w:id="168" w:author="Parks, Robbie M" w:date="2022-04-26T11:45:00Z">
                <w:rPr>
                  <w:rFonts w:ascii="Cambria Math" w:hAnsi="Cambria Math"/>
                </w:rPr>
                <m:t>β</m:t>
              </w:del>
            </m:r>
          </m:e>
          <m:sub>
            <m:sSub>
              <m:sSubPr>
                <m:ctrlPr>
                  <w:del w:id="169" w:author="Parks, Robbie M" w:date="2022-04-26T11:45:00Z">
                    <w:rPr>
                      <w:rFonts w:ascii="Cambria Math" w:hAnsi="Cambria Math"/>
                    </w:rPr>
                  </w:del>
                </m:ctrlPr>
              </m:sSubPr>
              <m:e>
                <m:r>
                  <w:del w:id="170" w:author="Parks, Robbie M" w:date="2022-04-26T11:45:00Z">
                    <m:rPr>
                      <m:sty m:val="p"/>
                    </m:rPr>
                    <w:rPr>
                      <w:rFonts w:ascii="Cambria Math" w:hAnsi="Cambria Math"/>
                    </w:rPr>
                    <m:t>O</m:t>
                  </w:del>
                </m:r>
              </m:e>
              <m:sub>
                <m:r>
                  <w:del w:id="171" w:author="Parks, Robbie M" w:date="2022-04-26T11:45:00Z">
                    <w:rPr>
                      <w:rFonts w:ascii="Cambria Math" w:hAnsi="Cambria Math"/>
                    </w:rPr>
                    <m:t>3</m:t>
                  </w:del>
                </m:r>
              </m:sub>
            </m:sSub>
          </m:sub>
        </m:sSub>
      </m:oMath>
      <w:del w:id="172" w:author="Parks, Robbie M" w:date="2022-04-26T11:45:00Z">
        <w:r w:rsidR="004E4E25" w:rsidRPr="00BE40FA">
          <w:delText xml:space="preserve"> </w:delText>
        </w:r>
        <w:r w:rsidR="004241FB">
          <w:delText xml:space="preserve">to account for </w:delText>
        </w:r>
      </w:del>
      <m:oMath>
        <m:sSub>
          <m:sSubPr>
            <m:ctrlPr>
              <w:del w:id="173" w:author="Parks, Robbie M" w:date="2022-04-26T11:45:00Z">
                <w:rPr>
                  <w:rFonts w:ascii="Cambria Math" w:hAnsi="Cambria Math"/>
                </w:rPr>
              </w:del>
            </m:ctrlPr>
          </m:sSubPr>
          <m:e>
            <m:r>
              <w:del w:id="174" w:author="Parks, Robbie M" w:date="2022-04-26T11:45:00Z">
                <m:rPr>
                  <m:sty m:val="p"/>
                </m:rPr>
                <w:rPr>
                  <w:rFonts w:ascii="Cambria Math" w:hAnsi="Cambria Math"/>
                </w:rPr>
                <m:t>O</m:t>
              </w:del>
            </m:r>
          </m:e>
          <m:sub>
            <m:r>
              <w:del w:id="175" w:author="Parks, Robbie M" w:date="2022-04-26T11:45:00Z">
                <w:rPr>
                  <w:rFonts w:ascii="Cambria Math" w:hAnsi="Cambria Math"/>
                </w:rPr>
                <m:t>3</m:t>
              </w:del>
            </m:r>
          </m:sub>
        </m:sSub>
      </m:oMath>
      <w:del w:id="176" w:author="Parks, Robbie M" w:date="2022-04-26T11:45:00Z">
        <w:r w:rsidR="004241FB">
          <w:delText xml:space="preserve"> exposure</w:delText>
        </w:r>
        <w:r w:rsidR="00BB6F05">
          <w:delText>s in the model</w:delText>
        </w:r>
      </w:del>
      <w:ins w:id="177" w:author="Parks, Robbie M" w:date="2022-04-26T11:45:00Z">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 xml:space="preserve">In a sensitivity analysis, we </w:t>
        </w:r>
        <w:r w:rsidR="002B3213" w:rsidRPr="002B3213">
          <w:lastRenderedPageBreak/>
          <w:t>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ins>
      <w:r w:rsidR="002B3213">
        <w:rPr>
          <w:i/>
          <w:rPrChange w:id="178" w:author="Parks, Robbie M" w:date="2022-04-26T11:45:00Z">
            <w:rPr/>
          </w:rPrChange>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Change w:id="179" w:author="Parks, Robbie M" w:date="2022-04-26T11:45:00Z">
          <w:pPr/>
        </w:pPrChange>
      </w:pPr>
    </w:p>
    <w:p w14:paraId="05976FAD" w14:textId="41A6413D" w:rsidR="00AC73E6" w:rsidRDefault="00AC73E6" w:rsidP="004115DF">
      <w:pPr>
        <w:jc w:val="both"/>
        <w:pPrChange w:id="180" w:author="Parks, Robbie M" w:date="2022-04-26T11:45:00Z">
          <w:pPr/>
        </w:pPrChange>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7D1EA9" w:rsidP="004115DF">
      <w:pPr>
        <w:jc w:val="both"/>
        <w:pPrChange w:id="181" w:author="Parks, Robbie M" w:date="2022-04-26T11:45:00Z">
          <w:pPr/>
        </w:pPrChange>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Change w:id="182" w:author="Parks, Robbie M" w:date="2022-04-26T11:45:00Z">
          <w:pPr/>
        </w:pPrChange>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Change w:id="183" w:author="Parks, Robbie M" w:date="2022-04-26T11:45:00Z">
          <w:pPr/>
        </w:pPrChange>
      </w:pPr>
    </w:p>
    <w:p w14:paraId="6DF0C60B" w14:textId="3C695479" w:rsidR="008B5ADC" w:rsidRPr="00CA3D90" w:rsidRDefault="00F037F3" w:rsidP="004115DF">
      <w:pPr>
        <w:jc w:val="both"/>
        <w:rPr>
          <w:i/>
          <w:rPrChange w:id="184" w:author="Parks, Robbie M" w:date="2022-04-26T11:45:00Z">
            <w:rPr/>
          </w:rPrChange>
        </w:rPr>
        <w:pPrChange w:id="185" w:author="Parks, Robbie M" w:date="2022-04-26T11:45:00Z">
          <w:pPr/>
        </w:pPrChange>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We placed a hierarchy on the traffic-specific pollutant terms in the model</w:t>
      </w:r>
      <w:ins w:id="186" w:author="Parks, Robbie M" w:date="2022-04-26T11:45:00Z">
        <w:r w:rsidR="00CA3D90" w:rsidRPr="00260445">
          <w:t xml:space="preserve">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ins>
      <w:r w:rsidR="00CA3D90" w:rsidRPr="00260445">
        <w:rPr>
          <w:bCs/>
        </w:rPr>
        <w:t>:</w:t>
      </w:r>
    </w:p>
    <w:p w14:paraId="2792A352" w14:textId="09FB8AB5" w:rsidR="00C618F9" w:rsidRPr="00BE40FA" w:rsidRDefault="007D1EA9"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87A124E" w:rsidR="00AD2B7D" w:rsidRPr="00BE40FA" w:rsidRDefault="00607896" w:rsidP="004115DF">
      <w:pPr>
        <w:jc w:val="both"/>
        <w:pPrChange w:id="187" w:author="Parks, Robbie M" w:date="2022-04-26T11:45:00Z">
          <w:pPr/>
        </w:pPrChange>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w:instrText>
      </w:r>
      <w:del w:id="188" w:author="Parks, Robbie M" w:date="2022-04-26T11:45:00Z">
        <w:r w:rsidR="00CD7377">
          <w:delInstrText>63</w:delInstrText>
        </w:r>
      </w:del>
      <w:ins w:id="189" w:author="Parks, Robbie M" w:date="2022-04-26T11:45:00Z">
        <w:r w:rsidR="004B132D">
          <w:instrText>70</w:instrText>
        </w:r>
      </w:ins>
      <w:r w:rsidR="004B132D">
        <w:instrText>\\nosupersub{}","plainCitation":"</w:instrText>
      </w:r>
      <w:del w:id="190" w:author="Parks, Robbie M" w:date="2022-04-26T11:45:00Z">
        <w:r w:rsidR="00CD7377">
          <w:delInstrText>63</w:delInstrText>
        </w:r>
      </w:del>
      <w:ins w:id="191" w:author="Parks, Robbie M" w:date="2022-04-26T11:45:00Z">
        <w:r w:rsidR="004B132D">
          <w:instrText>70</w:instrText>
        </w:r>
      </w:ins>
      <w:r w:rsidR="004B132D">
        <w:instrText>","noteIndex":0},"citationItems":[{"id":1126,"uris":["http://zotero.org/users/6925055/items/NT93WX48"],"</w:instrText>
      </w:r>
      <w:del w:id="192" w:author="Parks, Robbie M" w:date="2022-04-26T11:45:00Z">
        <w:r w:rsidR="00CD7377">
          <w:delInstrText>uri":["http://zotero.org/users/6925055/items/NT93WX48"],"</w:delInstrText>
        </w:r>
      </w:del>
      <w:r w:rsidR="004B132D">
        <w:instrText xml:space="preserve">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del w:id="193" w:author="Parks, Robbie M" w:date="2022-04-26T11:45:00Z">
        <w:r w:rsidR="00E52BA5" w:rsidRPr="00E52BA5">
          <w:rPr>
            <w:vertAlign w:val="superscript"/>
          </w:rPr>
          <w:delText>63</w:delText>
        </w:r>
      </w:del>
      <w:ins w:id="194" w:author="Parks, Robbie M" w:date="2022-04-26T11:45:00Z">
        <w:r w:rsidR="00A72CAA" w:rsidRPr="00A72CAA">
          <w:rPr>
            <w:vertAlign w:val="superscript"/>
          </w:rPr>
          <w:t>70</w:t>
        </w:r>
      </w:ins>
      <w:r w:rsidR="0004176A" w:rsidRPr="00BE40FA">
        <w:fldChar w:fldCharType="end"/>
      </w:r>
    </w:p>
    <w:p w14:paraId="0B117AE9" w14:textId="77777777" w:rsidR="00837A0A" w:rsidRPr="00BE40FA" w:rsidRDefault="00837A0A" w:rsidP="004115DF">
      <w:pPr>
        <w:jc w:val="both"/>
        <w:rPr>
          <w:iCs/>
        </w:rPr>
        <w:pPrChange w:id="195" w:author="Parks, Robbie M" w:date="2022-04-26T11:45:00Z">
          <w:pPr/>
        </w:pPrChange>
      </w:pPr>
    </w:p>
    <w:p w14:paraId="73623AD5" w14:textId="30F74965" w:rsidR="00080B14" w:rsidRPr="00C870C2" w:rsidRDefault="00C870C2" w:rsidP="004115DF">
      <w:pPr>
        <w:jc w:val="both"/>
        <w:rPr>
          <w:i/>
          <w:rPrChange w:id="196" w:author="Parks, Robbie M" w:date="2022-04-26T11:45:00Z">
            <w:rPr/>
          </w:rPrChange>
        </w:rPr>
        <w:pPrChange w:id="197" w:author="Parks, Robbie M" w:date="2022-04-26T11:45:00Z">
          <w:pPr/>
        </w:pPrChange>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Pr="00C870C2">
        <w:t xml:space="preserve"> and covariates were N(0,10); for </w:t>
      </w:r>
      <m:oMath>
        <m:sSub>
          <m:sSubPr>
            <m:ctrlPr>
              <w:del w:id="198" w:author="Parks, Robbie M" w:date="2022-04-26T11:45:00Z">
                <w:rPr>
                  <w:rFonts w:ascii="Cambria Math" w:hAnsi="Cambria Math"/>
                  <w:i/>
                </w:rPr>
              </w:del>
            </m:ctrlPr>
          </m:sSubPr>
          <m:e>
            <m:r>
              <w:del w:id="199" w:author="Parks, Robbie M" w:date="2022-04-26T11:45:00Z">
                <w:rPr>
                  <w:rFonts w:ascii="Cambria Math" w:hAnsi="Cambria Math"/>
                </w:rPr>
                <m:t>σ</m:t>
              </w:del>
            </m:r>
          </m:e>
          <m:sub>
            <m:r>
              <w:del w:id="200" w:author="Parks, Robbie M" w:date="2022-04-26T11:45:00Z">
                <w:rPr>
                  <w:rFonts w:ascii="Cambria Math" w:hAnsi="Cambria Math"/>
                </w:rPr>
                <m:t>λ</m:t>
              </w:del>
            </m:r>
          </m:sub>
        </m:sSub>
        <m:sSub>
          <m:sSubPr>
            <m:ctrlPr>
              <w:ins w:id="201" w:author="Parks, Robbie M" w:date="2022-04-26T11:45:00Z">
                <w:rPr>
                  <w:rFonts w:ascii="Cambria Math" w:hAnsi="Cambria Math"/>
                </w:rPr>
              </w:ins>
            </m:ctrlPr>
          </m:sSubPr>
          <m:e>
            <m:r>
              <w:ins w:id="202" w:author="Parks, Robbie M" w:date="2022-04-26T11:45:00Z">
                <m:rPr>
                  <m:sty m:val="p"/>
                </m:rPr>
                <w:rPr>
                  <w:rFonts w:ascii="Cambria Math" w:hAnsi="Cambria Math"/>
                </w:rPr>
                <m:t>σ</m:t>
              </w:ins>
            </m:r>
          </m:e>
          <m:sub>
            <m:r>
              <w:ins w:id="203" w:author="Parks, Robbie M" w:date="2022-04-26T11:45:00Z">
                <m:rPr>
                  <m:sty m:val="p"/>
                </m:rPr>
                <w:rPr>
                  <w:rFonts w:ascii="Cambria Math" w:hAnsi="Cambria Math"/>
                </w:rPr>
                <m:t>λ</m:t>
              </w:ins>
            </m:r>
          </m:sub>
        </m:sSub>
      </m:oMath>
      <w:r w:rsidRPr="00C870C2">
        <w:t xml:space="preserve"> and </w:t>
      </w:r>
      <m:oMath>
        <m:r>
          <m:rPr>
            <m:sty m:val="p"/>
          </m:rPr>
          <w:rPr>
            <w:rFonts w:ascii="Cambria Math" w:hAnsi="Cambria Math"/>
          </w:rPr>
          <m:t>τ</m:t>
        </m:r>
      </m:oMath>
      <w:r w:rsidRPr="00C870C2">
        <w:t xml:space="preserve"> we used Half-Cauchy(0,10), as recommended by Gelman, Po</w:t>
      </w:r>
      <w:proofErr w:type="spellStart"/>
      <w:r w:rsidRPr="00C870C2">
        <w:t>lson</w:t>
      </w:r>
      <w:proofErr w:type="spellEnd"/>
      <w:r w:rsidRPr="00C870C2">
        <w:t xml:space="preserve"> and Scott</w:t>
      </w:r>
      <w:ins w:id="204" w:author="Parks, Robbie M" w:date="2022-04-26T11:45:00Z">
        <w:r w:rsidRPr="00C870C2">
          <w:t xml:space="preserve"> as a weakly-informative prior</w:t>
        </w:r>
      </w:ins>
      <w:r w:rsidRPr="00C870C2">
        <w:t>;</w:t>
      </w:r>
      <w:del w:id="205" w:author="Parks, Robbie M" w:date="2022-04-26T11:45:00Z">
        <w:r w:rsidR="00977DB3">
          <w:fldChar w:fldCharType="begin"/>
        </w:r>
        <w:r w:rsidR="00CD7377">
          <w:delInstrText xml:space="preserve"> ADDIN ZOTERO_ITEM CSL_CITATION {"citationID":"yQ8Iq6T4","properties":{"formattedCitation":"\\super 64,65\\nosupersub{}","plainCitation":"64,65","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delInstrText>
        </w:r>
        <w:r w:rsidR="00977DB3">
          <w:fldChar w:fldCharType="separate"/>
        </w:r>
        <w:r w:rsidR="00E52BA5" w:rsidRPr="00E52BA5">
          <w:rPr>
            <w:vertAlign w:val="superscript"/>
          </w:rPr>
          <w:delText>64,65</w:delText>
        </w:r>
        <w:r w:rsidR="00977DB3">
          <w:fldChar w:fldCharType="end"/>
        </w:r>
        <w:r w:rsidR="00FB787E" w:rsidRPr="00BE40FA">
          <w:delText xml:space="preserve"> </w:delText>
        </w:r>
        <w:r w:rsidR="0078405F" w:rsidRPr="00BE40FA">
          <w:delText xml:space="preserve">and </w:delText>
        </w:r>
      </w:del>
      <m:oMath>
        <m:r>
          <w:del w:id="206" w:author="Parks, Robbie M" w:date="2022-04-26T11:45:00Z">
            <m:rPr>
              <m:sty m:val="p"/>
            </m:rPr>
            <w:rPr>
              <w:rFonts w:ascii="Cambria Math" w:hAnsi="Cambria Math"/>
            </w:rPr>
            <m:t>Ω</m:t>
          </w:del>
        </m:r>
      </m:oMath>
      <w:del w:id="207" w:author="Parks, Robbie M" w:date="2022-04-26T11:45:00Z">
        <w:r w:rsidR="006663AA" w:rsidRPr="00BE40FA">
          <w:delText xml:space="preserve"> was defined by</w:delText>
        </w:r>
      </w:del>
      <w:ins w:id="208" w:author="Parks, Robbie M" w:date="2022-04-26T11:45:00Z">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w:ins>
      <m:oMath>
        <m:r>
          <w:ins w:id="209" w:author="Parks, Robbie M" w:date="2022-04-26T11:45:00Z">
            <m:rPr>
              <m:sty m:val="p"/>
            </m:rPr>
            <w:rPr>
              <w:rFonts w:ascii="Cambria Math" w:hAnsi="Cambria Math"/>
            </w:rPr>
            <m:t>Ω</m:t>
          </w:ins>
        </m:r>
      </m:oMath>
      <w:ins w:id="210" w:author="Parks, Robbie M" w:date="2022-04-26T11:45:00Z">
        <w:r w:rsidRPr="00C870C2">
          <w:t xml:space="preserve"> was defined by the weakly-informative prior</w:t>
        </w:r>
      </w:ins>
      <w:r w:rsidRPr="00C870C2">
        <w:t xml:space="preserve"> </w:t>
      </w:r>
      <w:proofErr w:type="spellStart"/>
      <w:r w:rsidRPr="00C870C2">
        <w:t>LKJCorr</w:t>
      </w:r>
      <w:proofErr w:type="spellEnd"/>
      <w:r w:rsidRPr="00C870C2">
        <w:t>(1).</w:t>
      </w:r>
      <w:del w:id="211" w:author="Parks, Robbie M" w:date="2022-04-26T11:45:00Z">
        <w:r w:rsidR="009F63CD" w:rsidRPr="00BE40FA">
          <w:fldChar w:fldCharType="begin"/>
        </w:r>
        <w:r w:rsidR="00CD7377">
          <w:delInstrText xml:space="preserve"> ADDIN ZOTERO_ITEM CSL_CITATION {"citationID":"PIkmmUS2","properties":{"formattedCitation":"\\super 66\\nosupersub{}","plainCitation":"66","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009F63CD" w:rsidRPr="00BE40FA">
          <w:fldChar w:fldCharType="separate"/>
        </w:r>
        <w:r w:rsidR="00E52BA5" w:rsidRPr="00E52BA5">
          <w:rPr>
            <w:vertAlign w:val="superscript"/>
          </w:rPr>
          <w:delText>66</w:delText>
        </w:r>
        <w:r w:rsidR="009F63CD" w:rsidRPr="00BE40FA">
          <w:fldChar w:fldCharType="end"/>
        </w:r>
      </w:del>
      <w:ins w:id="212" w:author="Parks, Robbie M" w:date="2022-04-26T11:45:00Z">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ins>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del w:id="213" w:author="Parks, Robbie M" w:date="2022-04-26T11:45:00Z">
        <w:r w:rsidR="0009283F" w:rsidRPr="00BE40FA">
          <w:delText>non</w:delText>
        </w:r>
      </w:del>
      <w:ins w:id="214" w:author="Parks, Robbie M" w:date="2022-04-26T11:45:00Z">
        <w:r w:rsidR="0047166F">
          <w:t xml:space="preserve">more </w:t>
        </w:r>
        <w:r w:rsidR="003B5AA3">
          <w:t>weakly</w:t>
        </w:r>
      </w:ins>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Change w:id="215" w:author="Parks, Robbie M" w:date="2022-04-26T11:45:00Z">
          <w:pPr/>
        </w:pPrChange>
      </w:pPr>
    </w:p>
    <w:p w14:paraId="2ADA0489" w14:textId="01C816A7" w:rsidR="00303AED" w:rsidRDefault="001840D9" w:rsidP="004115DF">
      <w:pPr>
        <w:jc w:val="both"/>
        <w:pPrChange w:id="216" w:author="Parks, Robbie M" w:date="2022-04-26T11:45:00Z">
          <w:pPr/>
        </w:pPrChange>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del w:id="217" w:author="Parks, Robbie M" w:date="2022-04-26T11:45:00Z">
        <w:r w:rsidRPr="00BE40FA">
          <w:rPr>
            <w:color w:val="000000"/>
          </w:rPr>
          <w:delText>standard deviation</w:delText>
        </w:r>
        <w:r w:rsidR="004334D8">
          <w:rPr>
            <w:color w:val="000000"/>
          </w:rPr>
          <w:delText xml:space="preserve"> (SD)</w:delText>
        </w:r>
      </w:del>
      <w:ins w:id="218" w:author="Parks, Robbie M" w:date="2022-04-26T11:45:00Z">
        <w:r w:rsidR="004334D8">
          <w:rPr>
            <w:color w:val="000000"/>
          </w:rPr>
          <w:t>SD</w:t>
        </w:r>
      </w:ins>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ins w:id="219" w:author="Parks, Robbie M" w:date="2022-04-26T11:45:00Z">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ins>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del w:id="220" w:author="Parks, Robbie M" w:date="2022-04-26T11:45:00Z">
        <w:r w:rsidR="002E2539">
          <w:fldChar w:fldCharType="begin"/>
        </w:r>
        <w:r w:rsidR="00CD7377">
          <w:delInstrText xml:space="preserve"> ADDIN ZOTERO_ITEM CSL_CITATION {"citationID":"6T0PVtqH","properties":{"formattedCitation":"\\super 67\\nosupersub{}","plainCitation":"67","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E52BA5" w:rsidRPr="00E52BA5">
          <w:rPr>
            <w:vertAlign w:val="superscript"/>
          </w:rPr>
          <w:delText>67</w:delText>
        </w:r>
        <w:r w:rsidR="002E2539">
          <w:fldChar w:fldCharType="end"/>
        </w:r>
      </w:del>
      <w:ins w:id="221" w:author="Parks, Robbie M" w:date="2022-04-26T11:45:00Z">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ins>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 xml:space="preserve">To calculate the probability that an association estimate was greater than null, we used the 4,000 samples of the posterior </w:t>
      </w:r>
      <w:ins w:id="222" w:author="Parks, Robbie M" w:date="2022-04-26T11:45:00Z">
        <w:r w:rsidR="00A31D44" w:rsidRPr="00A31D44">
          <w:t xml:space="preserve">distribution </w:t>
        </w:r>
      </w:ins>
      <w:r w:rsidR="00A31D44" w:rsidRPr="00A31D44">
        <w:t xml:space="preserve">and took the proportion of samples which were above </w:t>
      </w:r>
      <w:del w:id="223" w:author="Parks, Robbie M" w:date="2022-04-26T11:45:00Z">
        <w:r w:rsidR="00EB151F">
          <w:delText>a</w:delText>
        </w:r>
      </w:del>
      <w:ins w:id="224" w:author="Parks, Robbie M" w:date="2022-04-26T11:45:00Z">
        <w:r w:rsidR="00A31D44" w:rsidRPr="00A31D44">
          <w:t>the</w:t>
        </w:r>
      </w:ins>
      <w:r w:rsidR="00A31D44" w:rsidRPr="00A31D44">
        <w:t xml:space="preserve"> null</w:t>
      </w:r>
      <w:ins w:id="225" w:author="Parks, Robbie M" w:date="2022-04-26T11:45:00Z">
        <w:r w:rsidR="00A31D44" w:rsidRPr="00A31D44">
          <w:t xml:space="preserve">. A 50% probability means that it is as likely as not that the marginal estimate is null, a probability closer </w:t>
        </w:r>
        <w:r w:rsidR="00A31D44" w:rsidRPr="00A31D44">
          <w:lastRenderedPageBreak/>
          <w:t>to 100% indicates that the</w:t>
        </w:r>
      </w:ins>
      <w:r w:rsidR="00A31D44" w:rsidRPr="00A31D44">
        <w:t xml:space="preserve"> association</w:t>
      </w:r>
      <w:del w:id="226" w:author="Parks, Robbie M" w:date="2022-04-26T11:45:00Z">
        <w:r w:rsidR="00090CF8">
          <w:delText>.</w:delText>
        </w:r>
        <w:r w:rsidR="008853C0">
          <w:delText xml:space="preserve"> </w:delText>
        </w:r>
      </w:del>
      <w:ins w:id="227" w:author="Parks, Robbie M" w:date="2022-04-26T11:45:00Z">
        <w:r w:rsidR="00A31D44" w:rsidRPr="00A31D44">
          <w:t xml:space="preserve"> is more likely to be truly positive, with closer to 0% indicating more likely to be truly negative.</w:t>
        </w:r>
      </w:ins>
    </w:p>
    <w:p w14:paraId="5D411F20" w14:textId="77777777" w:rsidR="00A31D44" w:rsidRDefault="00A31D44" w:rsidP="004115DF">
      <w:pPr>
        <w:jc w:val="both"/>
        <w:pPrChange w:id="228" w:author="Parks, Robbie M" w:date="2022-04-26T11:45:00Z">
          <w:pPr/>
        </w:pPrChange>
      </w:pPr>
    </w:p>
    <w:p w14:paraId="7419B18C" w14:textId="77777777" w:rsidR="000601A4" w:rsidRPr="00BE40FA" w:rsidRDefault="008853C0" w:rsidP="003D3846">
      <w:pPr>
        <w:rPr>
          <w:del w:id="229" w:author="Parks, Robbie M" w:date="2022-04-26T11:45:00Z"/>
        </w:rPr>
      </w:pPr>
      <w:del w:id="230" w:author="Parks, Robbie M" w:date="2022-04-26T11:45:00Z">
        <w:r w:rsidRPr="00BE40FA">
          <w:rPr>
            <w:color w:val="000000"/>
          </w:rPr>
          <w:delText>We conducted statistical analyses using the R Statistical Software, version 4.1.1</w:delText>
        </w:r>
        <w:r w:rsidRPr="00BE40FA">
          <w:rPr>
            <w:color w:val="000000"/>
          </w:rPr>
          <w:fldChar w:fldCharType="begin"/>
        </w:r>
        <w:r w:rsidR="00CD7377">
          <w:rPr>
            <w:color w:val="000000"/>
          </w:rPr>
          <w:delInstrText xml:space="preserve"> ADDIN ZOTERO_ITEM CSL_CITATION {"citationID":"HdMkGodZ","properties":{"formattedCitation":"\\super 68\\nosupersub{}","plainCitation":"68","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E52BA5" w:rsidRPr="00E52BA5">
          <w:rPr>
            <w:color w:val="000000"/>
            <w:vertAlign w:val="superscript"/>
          </w:rPr>
          <w:delText>68</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CD7377">
          <w:delInstrText xml:space="preserve"> ADDIN ZOTERO_ITEM CSL_CITATION {"citationID":"Jo2wiTpx","properties":{"formattedCitation":"\\super 60\\nosupersub{}","plainCitation":"60","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E52BA5" w:rsidRPr="00E52BA5">
          <w:rPr>
            <w:vertAlign w:val="superscript"/>
          </w:rPr>
          <w:delText>60</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F650C9" w:rsidRPr="00BE40FA">
          <w:delText>will be publicly available via GitHub</w:delText>
        </w:r>
        <w:r w:rsidR="00B80602">
          <w:delText xml:space="preserve"> at </w:delText>
        </w:r>
        <w:r w:rsidR="00B80602" w:rsidRPr="00B80602">
          <w:delText>https://github.com/rmp15/multipollutants_and_als_code_review</w:delText>
        </w:r>
        <w:r w:rsidR="00D92EDB" w:rsidRPr="00BE40FA">
          <w:delText>.</w:delText>
        </w:r>
      </w:del>
    </w:p>
    <w:p w14:paraId="34858EE5" w14:textId="59655B7E" w:rsidR="000601A4" w:rsidRPr="00BE40FA" w:rsidRDefault="008853C0" w:rsidP="004115DF">
      <w:pPr>
        <w:jc w:val="both"/>
        <w:rPr>
          <w:ins w:id="231" w:author="Parks, Robbie M" w:date="2022-04-26T11:45:00Z"/>
        </w:rPr>
      </w:pPr>
      <w:ins w:id="232" w:author="Parks, Robbie M" w:date="2022-04-26T11:45:00Z">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ins>
    </w:p>
    <w:p w14:paraId="0F0327AB" w14:textId="7143C5FB" w:rsidR="0047230B" w:rsidRPr="00BE40FA" w:rsidRDefault="0047230B" w:rsidP="004115DF">
      <w:pPr>
        <w:jc w:val="both"/>
        <w:pPrChange w:id="233" w:author="Parks, Robbie M" w:date="2022-04-26T11:45:00Z">
          <w:pPr/>
        </w:pPrChange>
      </w:pPr>
    </w:p>
    <w:p w14:paraId="06D77096" w14:textId="50E61D62" w:rsidR="00702698" w:rsidRPr="00BE40FA" w:rsidRDefault="00F414C0" w:rsidP="004115DF">
      <w:pPr>
        <w:jc w:val="both"/>
        <w:pPrChange w:id="234" w:author="Parks, Robbie M" w:date="2022-04-26T11:45:00Z">
          <w:pPr/>
        </w:pPrChange>
      </w:pPr>
      <w:r w:rsidRPr="00BE40FA">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Change w:id="235" w:author="Parks, Robbie M" w:date="2022-04-26T11:45:00Z">
          <w:pPr/>
        </w:pPrChange>
      </w:pPr>
    </w:p>
    <w:p w14:paraId="55405106" w14:textId="77777777" w:rsidR="004B5359" w:rsidRPr="00BE40FA" w:rsidRDefault="00F255A6" w:rsidP="004115DF">
      <w:pPr>
        <w:jc w:val="both"/>
        <w:rPr>
          <w:b/>
          <w:bCs/>
          <w:color w:val="000000" w:themeColor="text1"/>
        </w:rPr>
        <w:pPrChange w:id="236" w:author="Parks, Robbie M" w:date="2022-04-26T11:45:00Z">
          <w:pPr/>
        </w:pPrChange>
      </w:pPr>
      <w:r w:rsidRPr="00BE40FA">
        <w:rPr>
          <w:b/>
          <w:bCs/>
          <w:color w:val="000000" w:themeColor="text1"/>
        </w:rPr>
        <w:t>Results</w:t>
      </w:r>
    </w:p>
    <w:p w14:paraId="54921E80" w14:textId="10328DB9" w:rsidR="004B5359" w:rsidRPr="00C870C2" w:rsidRDefault="001067CE" w:rsidP="004115DF">
      <w:pPr>
        <w:jc w:val="both"/>
        <w:rPr>
          <w:i/>
          <w:rPrChange w:id="237" w:author="Parks, Robbie M" w:date="2022-04-26T11:45:00Z">
            <w:rPr>
              <w:color w:val="000000" w:themeColor="text1"/>
            </w:rPr>
          </w:rPrChange>
        </w:rPr>
        <w:pPrChange w:id="238" w:author="Parks, Robbie M" w:date="2022-04-26T11:45:00Z">
          <w:pPr/>
        </w:pPrChange>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lastRenderedPageBreak/>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ins w:id="239" w:author="Parks, Robbie M" w:date="2022-04-26T11:45:00Z">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ins>
      <w:r w:rsidR="00C870C2" w:rsidRPr="00C870C2">
        <w:rPr>
          <w:rPrChange w:id="240" w:author="Parks, Robbie M" w:date="2022-04-26T11:45:00Z">
            <w:rPr>
              <w:color w:val="000000" w:themeColor="text1"/>
            </w:rPr>
          </w:rPrChange>
        </w:rPr>
        <w:t>For the main results, we present 5-year average exposure associations</w:t>
      </w:r>
      <w:ins w:id="241" w:author="Parks, Robbie M" w:date="2022-04-26T11:45:00Z">
        <w:r w:rsidR="00C870C2" w:rsidRPr="00C870C2">
          <w:rPr>
            <w:bCs/>
          </w:rPr>
          <w:t xml:space="preserve"> as a balance between representation of most recent exposure as well as long-term concentration</w:t>
        </w:r>
      </w:ins>
      <w:r w:rsidR="00C870C2" w:rsidRPr="00C870C2">
        <w:rPr>
          <w:rPrChange w:id="242" w:author="Parks, Robbie M" w:date="2022-04-26T11:45:00Z">
            <w:rPr>
              <w:color w:val="000000" w:themeColor="text1"/>
            </w:rPr>
          </w:rPrChange>
        </w:rPr>
        <w:t>.</w:t>
      </w:r>
      <w:r w:rsidR="00C870C2" w:rsidRPr="005D3672">
        <w:rPr>
          <w:i/>
          <w:rPrChange w:id="243" w:author="Parks, Robbie M" w:date="2022-04-26T11:45:00Z">
            <w:rPr>
              <w:color w:val="000000" w:themeColor="text1"/>
            </w:rPr>
          </w:rPrChange>
        </w:rPr>
        <w:t xml:space="preserve"> </w:t>
      </w:r>
    </w:p>
    <w:p w14:paraId="52B2AE23" w14:textId="7A0EB212" w:rsidR="003221F8" w:rsidRPr="00BE40FA" w:rsidRDefault="003221F8" w:rsidP="004115DF">
      <w:pPr>
        <w:jc w:val="both"/>
        <w:rPr>
          <w:bCs/>
          <w:color w:val="000000" w:themeColor="text1"/>
        </w:rPr>
        <w:pPrChange w:id="244" w:author="Parks, Robbie M" w:date="2022-04-26T11:45:00Z">
          <w:pPr/>
        </w:pPrChange>
      </w:pPr>
    </w:p>
    <w:p w14:paraId="20D24883" w14:textId="2F6023A0" w:rsidR="003221F8" w:rsidRPr="00BE40FA" w:rsidRDefault="000326BB" w:rsidP="004115DF">
      <w:pPr>
        <w:jc w:val="both"/>
        <w:rPr>
          <w:bCs/>
          <w:color w:val="000000" w:themeColor="text1"/>
        </w:rPr>
        <w:pPrChange w:id="245" w:author="Parks, Robbie M" w:date="2022-04-26T11:45:00Z">
          <w:pPr/>
        </w:pPrChange>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del w:id="246" w:author="Parks, Robbie M" w:date="2022-04-26T11:45:00Z">
        <w:r w:rsidR="00AE1247" w:rsidRPr="00BE40FA">
          <w:rPr>
            <w:bCs/>
            <w:color w:val="000000" w:themeColor="text1"/>
          </w:rPr>
          <w:delText>5</w:delText>
        </w:r>
      </w:del>
      <w:ins w:id="247" w:author="Parks, Robbie M" w:date="2022-04-26T11:45:00Z">
        <w:r w:rsidR="00CC1C3C">
          <w:rPr>
            <w:bCs/>
            <w:color w:val="000000" w:themeColor="text1"/>
          </w:rPr>
          <w:t xml:space="preserve">1-, </w:t>
        </w:r>
        <w:r w:rsidR="00AE1247" w:rsidRPr="00BE40FA">
          <w:rPr>
            <w:bCs/>
            <w:color w:val="000000" w:themeColor="text1"/>
          </w:rPr>
          <w:t>5-</w:t>
        </w:r>
        <w:r w:rsidR="00CC1C3C">
          <w:rPr>
            <w:bCs/>
            <w:color w:val="000000" w:themeColor="text1"/>
          </w:rPr>
          <w:t>, and 10</w:t>
        </w:r>
      </w:ins>
      <w:r w:rsidR="00CC1C3C">
        <w:rPr>
          <w:bCs/>
          <w:color w:val="000000" w:themeColor="text1"/>
        </w:rPr>
        <w:t>-</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CO</w:t>
      </w:r>
      <w:del w:id="248" w:author="Parks, Robbie M" w:date="2022-04-26T11:45:00Z">
        <w:r w:rsidR="002C32C6" w:rsidRPr="00BE40FA">
          <w:rPr>
            <w:bCs/>
            <w:color w:val="000000" w:themeColor="text1"/>
          </w:rPr>
          <w:delText>.</w:delText>
        </w:r>
      </w:del>
      <w:ins w:id="249" w:author="Parks, Robbie M" w:date="2022-04-26T11:45:00Z">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w:t>
        </w:r>
      </w:ins>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ins w:id="250" w:author="Parks, Robbie M" w:date="2022-04-26T11:45:00Z">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ins>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Change w:id="251" w:author="Parks, Robbie M" w:date="2022-04-26T11:45:00Z">
          <w:pPr/>
        </w:pPrChange>
      </w:pPr>
    </w:p>
    <w:p w14:paraId="56552C91" w14:textId="145CEE35" w:rsidR="00B82C2B" w:rsidRPr="00E4458D" w:rsidRDefault="00E4458D" w:rsidP="004115DF">
      <w:pPr>
        <w:jc w:val="both"/>
        <w:rPr>
          <w:i/>
          <w:rPrChange w:id="252" w:author="Parks, Robbie M" w:date="2022-04-26T11:45:00Z">
            <w:rPr>
              <w:color w:val="000000" w:themeColor="text1"/>
              <w:lang w:val="en-GB"/>
            </w:rPr>
          </w:rPrChange>
        </w:rPr>
        <w:pPrChange w:id="253" w:author="Parks, Robbie M" w:date="2022-04-26T11:45:00Z">
          <w:pPr/>
        </w:pPrChange>
      </w:pPr>
      <w:r w:rsidRPr="00E4458D">
        <w:rPr>
          <w:rPrChange w:id="254" w:author="Parks, Robbie M" w:date="2022-04-26T11:45:00Z">
            <w:rPr>
              <w:color w:val="000000" w:themeColor="text1"/>
            </w:rPr>
          </w:rPrChange>
        </w:rPr>
        <w:t xml:space="preserve">For 5-year average pollutant concentrations, we observed the largest overall association for the individual </w:t>
      </w:r>
      <w:del w:id="255" w:author="Parks, Robbie M" w:date="2022-04-26T11:45:00Z">
        <w:r w:rsidR="002B777D">
          <w:rPr>
            <w:bCs/>
            <w:color w:val="000000" w:themeColor="text1"/>
          </w:rPr>
          <w:delText>standard deviation</w:delText>
        </w:r>
      </w:del>
      <w:ins w:id="256" w:author="Parks, Robbie M" w:date="2022-04-26T11:45:00Z">
        <w:r w:rsidRPr="00E4458D">
          <w:rPr>
            <w:bCs/>
          </w:rPr>
          <w:t>SD</w:t>
        </w:r>
      </w:ins>
      <w:r w:rsidRPr="00E4458D">
        <w:rPr>
          <w:rPrChange w:id="257" w:author="Parks, Robbie M" w:date="2022-04-26T11:45:00Z">
            <w:rPr>
              <w:color w:val="000000" w:themeColor="text1"/>
            </w:rPr>
          </w:rPrChange>
        </w:rPr>
        <w:t xml:space="preserve"> increase in EC </w:t>
      </w:r>
      <w:r w:rsidRPr="00E4458D">
        <w:rPr>
          <w:rPrChange w:id="258" w:author="Parks, Robbie M" w:date="2022-04-26T11:45:00Z">
            <w:rPr>
              <w:color w:val="000000" w:themeColor="text1"/>
              <w:lang w:val="en-GB"/>
            </w:rPr>
          </w:rPrChange>
        </w:rPr>
        <w:t xml:space="preserve">(11.5%; 95% </w:t>
      </w:r>
      <w:proofErr w:type="spellStart"/>
      <w:r w:rsidRPr="00E4458D">
        <w:rPr>
          <w:rPrChange w:id="259" w:author="Parks, Robbie M" w:date="2022-04-26T11:45:00Z">
            <w:rPr>
              <w:color w:val="000000" w:themeColor="text1"/>
              <w:lang w:val="en-GB"/>
            </w:rPr>
          </w:rPrChange>
        </w:rPr>
        <w:t>CrI</w:t>
      </w:r>
      <w:proofErr w:type="spellEnd"/>
      <w:r w:rsidRPr="00E4458D">
        <w:rPr>
          <w:rPrChange w:id="260" w:author="Parks, Robbie M" w:date="2022-04-26T11:45:00Z">
            <w:rPr>
              <w:color w:val="000000" w:themeColor="text1"/>
              <w:lang w:val="en-GB"/>
            </w:rPr>
          </w:rPrChange>
        </w:rPr>
        <w:t>: -1.0%, 25.6</w:t>
      </w:r>
      <w:del w:id="261" w:author="Parks, Robbie M" w:date="2022-04-26T11:45:00Z">
        <w:r w:rsidR="00B82C2B" w:rsidRPr="00B82C2B">
          <w:rPr>
            <w:bCs/>
            <w:color w:val="000000" w:themeColor="text1"/>
            <w:lang w:val="en-GB"/>
          </w:rPr>
          <w:delText>%</w:delText>
        </w:r>
        <w:r w:rsidR="00726FE1">
          <w:rPr>
            <w:bCs/>
            <w:color w:val="000000" w:themeColor="text1"/>
            <w:lang w:val="en-GB"/>
          </w:rPr>
          <w:delText>;</w:delText>
        </w:r>
      </w:del>
      <w:ins w:id="262" w:author="Parks, Robbie M" w:date="2022-04-26T11:45:00Z">
        <w:r w:rsidRPr="00E4458D">
          <w:rPr>
            <w:bCs/>
          </w:rPr>
          <w:t>% per 0.42 µg/m</w:t>
        </w:r>
        <w:r w:rsidRPr="00E4458D">
          <w:rPr>
            <w:bCs/>
            <w:vertAlign w:val="superscript"/>
          </w:rPr>
          <w:t>3</w:t>
        </w:r>
        <w:r w:rsidRPr="00E4458D">
          <w:rPr>
            <w:bCs/>
          </w:rPr>
          <w:t>;</w:t>
        </w:r>
      </w:ins>
      <w:r w:rsidRPr="00E4458D">
        <w:rPr>
          <w:rPrChange w:id="263" w:author="Parks, Robbie M" w:date="2022-04-26T11:45:00Z">
            <w:rPr>
              <w:color w:val="000000" w:themeColor="text1"/>
              <w:lang w:val="en-GB"/>
            </w:rPr>
          </w:rPrChange>
        </w:rPr>
        <w:t xml:space="preserve"> 96.3% posterior probability of positive association</w:t>
      </w:r>
      <w:del w:id="264" w:author="Parks, Robbie M" w:date="2022-04-26T11:45:00Z">
        <w:r w:rsidR="00795EE9">
          <w:rPr>
            <w:bCs/>
            <w:color w:val="000000" w:themeColor="text1"/>
            <w:lang w:val="en-GB"/>
          </w:rPr>
          <w:delText xml:space="preserve"> per </w:delText>
        </w:r>
        <w:r w:rsidR="00795EE9" w:rsidRPr="00821C4B">
          <w:rPr>
            <w:bCs/>
            <w:color w:val="000000" w:themeColor="text1"/>
          </w:rPr>
          <w:delText>0.42</w:delText>
        </w:r>
        <w:r w:rsidR="00795EE9" w:rsidRPr="00BE40FA">
          <w:rPr>
            <w:color w:val="000000" w:themeColor="text1"/>
          </w:rPr>
          <w:delText xml:space="preserve"> µg/m</w:delText>
        </w:r>
        <w:r w:rsidR="00795EE9" w:rsidRPr="00BE40FA">
          <w:rPr>
            <w:color w:val="000000" w:themeColor="text1"/>
            <w:vertAlign w:val="superscript"/>
          </w:rPr>
          <w:delText>3</w:delText>
        </w:r>
      </w:del>
      <w:r w:rsidRPr="00E4458D">
        <w:rPr>
          <w:rPrChange w:id="265" w:author="Parks, Robbie M" w:date="2022-04-26T11:45:00Z">
            <w:rPr>
              <w:color w:val="000000" w:themeColor="text1"/>
              <w:lang w:val="en-GB"/>
            </w:rPr>
          </w:rPrChange>
        </w:rPr>
        <w:t>) (Figure 2).</w:t>
      </w:r>
      <w:r>
        <w:rPr>
          <w:i/>
          <w:rPrChange w:id="266" w:author="Parks, Robbie M" w:date="2022-04-26T11:45:00Z">
            <w:rPr>
              <w:color w:val="000000" w:themeColor="text1"/>
              <w:lang w:val="en-GB"/>
            </w:rPr>
          </w:rPrChange>
        </w:rPr>
        <w:t xml:space="preserve"> </w:t>
      </w:r>
      <w:del w:id="267" w:author="Parks, Robbie M" w:date="2022-04-26T11:45:00Z">
        <w:r w:rsidR="00ED4774">
          <w:rPr>
            <w:bCs/>
            <w:color w:val="000000" w:themeColor="text1"/>
            <w:lang w:val="en-GB"/>
          </w:rPr>
          <w:delText>Standard deviation</w:delText>
        </w:r>
      </w:del>
      <w:ins w:id="268" w:author="Parks, Robbie M" w:date="2022-04-26T11:45:00Z">
        <w:r w:rsidR="00C23AD8" w:rsidRPr="00C23AD8">
          <w:rPr>
            <w:bCs/>
            <w:color w:val="000000" w:themeColor="text1"/>
          </w:rPr>
          <w:t>SD</w:t>
        </w:r>
      </w:ins>
      <w:r w:rsidR="00C23AD8" w:rsidRPr="00C23AD8">
        <w:rPr>
          <w:color w:val="000000" w:themeColor="text1"/>
          <w:rPrChange w:id="269" w:author="Parks, Robbie M" w:date="2022-04-26T11:45:00Z">
            <w:rPr>
              <w:color w:val="000000" w:themeColor="text1"/>
              <w:lang w:val="en-GB"/>
            </w:rPr>
          </w:rPrChange>
        </w:rPr>
        <w:t xml:space="preserve"> increases were associated with a decrease in odds of ALS diagnosis in NO</w:t>
      </w:r>
      <w:r w:rsidR="00C23AD8" w:rsidRPr="00824EA2">
        <w:rPr>
          <w:color w:val="000000" w:themeColor="text1"/>
          <w:vertAlign w:val="subscript"/>
          <w:rPrChange w:id="270" w:author="Parks, Robbie M" w:date="2022-04-26T11:45:00Z">
            <w:rPr>
              <w:color w:val="000000" w:themeColor="text1"/>
              <w:vertAlign w:val="subscript"/>
              <w:lang w:val="en-GB"/>
            </w:rPr>
          </w:rPrChange>
        </w:rPr>
        <w:t>x</w:t>
      </w:r>
      <w:r w:rsidR="00C23AD8" w:rsidRPr="00C23AD8">
        <w:rPr>
          <w:color w:val="000000" w:themeColor="text1"/>
          <w:rPrChange w:id="271" w:author="Parks, Robbie M" w:date="2022-04-26T11:45:00Z">
            <w:rPr>
              <w:color w:val="000000" w:themeColor="text1"/>
              <w:lang w:val="en-GB"/>
            </w:rPr>
          </w:rPrChange>
        </w:rPr>
        <w:t xml:space="preserve"> (-4.6%; 95% </w:t>
      </w:r>
      <w:proofErr w:type="spellStart"/>
      <w:r w:rsidR="00C23AD8" w:rsidRPr="00C23AD8">
        <w:rPr>
          <w:color w:val="000000" w:themeColor="text1"/>
          <w:rPrChange w:id="272" w:author="Parks, Robbie M" w:date="2022-04-26T11:45:00Z">
            <w:rPr>
              <w:color w:val="000000" w:themeColor="text1"/>
              <w:lang w:val="en-GB"/>
            </w:rPr>
          </w:rPrChange>
        </w:rPr>
        <w:t>CrI</w:t>
      </w:r>
      <w:proofErr w:type="spellEnd"/>
      <w:r w:rsidR="00C23AD8" w:rsidRPr="00C23AD8">
        <w:rPr>
          <w:color w:val="000000" w:themeColor="text1"/>
          <w:rPrChange w:id="273" w:author="Parks, Robbie M" w:date="2022-04-26T11:45:00Z">
            <w:rPr>
              <w:color w:val="000000" w:themeColor="text1"/>
              <w:lang w:val="en-GB"/>
            </w:rPr>
          </w:rPrChange>
        </w:rPr>
        <w:t xml:space="preserve">: -18.1%, 8.9% per 20 </w:t>
      </w:r>
      <w:r w:rsidR="00C23AD8" w:rsidRPr="00C23AD8">
        <w:rPr>
          <w:bCs/>
          <w:color w:val="000000" w:themeColor="text1"/>
        </w:rPr>
        <w:t>µg/m</w:t>
      </w:r>
      <w:r w:rsidR="00C23AD8" w:rsidRPr="002E62FC">
        <w:rPr>
          <w:bCs/>
          <w:color w:val="000000" w:themeColor="text1"/>
          <w:vertAlign w:val="superscript"/>
        </w:rPr>
        <w:t>3</w:t>
      </w:r>
      <w:ins w:id="274" w:author="Parks, Robbie M" w:date="2022-04-26T11:45:00Z">
        <w:r w:rsidR="00C23AD8" w:rsidRPr="00C23AD8">
          <w:rPr>
            <w:bCs/>
            <w:color w:val="000000" w:themeColor="text1"/>
          </w:rPr>
          <w:t>; 27.8% posterior probability of positive association</w:t>
        </w:r>
      </w:ins>
      <w:r w:rsidR="00C23AD8" w:rsidRPr="00C23AD8">
        <w:rPr>
          <w:color w:val="000000" w:themeColor="text1"/>
          <w:rPrChange w:id="275" w:author="Parks, Robbie M" w:date="2022-04-26T11:45:00Z">
            <w:rPr>
              <w:color w:val="000000" w:themeColor="text1"/>
              <w:lang w:val="en-GB"/>
            </w:rPr>
          </w:rPrChange>
        </w:rPr>
        <w:t xml:space="preserve">) and CO (-3.2%; 95% </w:t>
      </w:r>
      <w:proofErr w:type="spellStart"/>
      <w:r w:rsidR="00C23AD8" w:rsidRPr="00C23AD8">
        <w:rPr>
          <w:color w:val="000000" w:themeColor="text1"/>
          <w:rPrChange w:id="276" w:author="Parks, Robbie M" w:date="2022-04-26T11:45:00Z">
            <w:rPr>
              <w:color w:val="000000" w:themeColor="text1"/>
              <w:lang w:val="en-GB"/>
            </w:rPr>
          </w:rPrChange>
        </w:rPr>
        <w:t>CrI</w:t>
      </w:r>
      <w:proofErr w:type="spellEnd"/>
      <w:r w:rsidR="00C23AD8" w:rsidRPr="00C23AD8">
        <w:rPr>
          <w:color w:val="000000" w:themeColor="text1"/>
          <w:rPrChange w:id="277" w:author="Parks, Robbie M" w:date="2022-04-26T11:45:00Z">
            <w:rPr>
              <w:color w:val="000000" w:themeColor="text1"/>
              <w:lang w:val="en-GB"/>
            </w:rPr>
          </w:rPrChange>
        </w:rPr>
        <w:t xml:space="preserve">: -14.4%, 10.0% per 106 </w:t>
      </w:r>
      <w:r w:rsidR="00C23AD8" w:rsidRPr="00C23AD8">
        <w:rPr>
          <w:bCs/>
          <w:color w:val="000000" w:themeColor="text1"/>
        </w:rPr>
        <w:t>µg/m</w:t>
      </w:r>
      <w:r w:rsidR="00C23AD8" w:rsidRPr="00337E66">
        <w:rPr>
          <w:bCs/>
          <w:color w:val="000000" w:themeColor="text1"/>
          <w:vertAlign w:val="superscript"/>
        </w:rPr>
        <w:t>3</w:t>
      </w:r>
      <w:del w:id="278" w:author="Parks, Robbie M" w:date="2022-04-26T11:45:00Z">
        <w:r w:rsidR="00B54829" w:rsidRPr="00B82C2B">
          <w:rPr>
            <w:bCs/>
            <w:color w:val="000000" w:themeColor="text1"/>
            <w:lang w:val="en-GB"/>
          </w:rPr>
          <w:delText>)</w:delText>
        </w:r>
        <w:r w:rsidR="00660195">
          <w:rPr>
            <w:bCs/>
            <w:color w:val="000000" w:themeColor="text1"/>
            <w:lang w:val="en-GB"/>
          </w:rPr>
          <w:delText>.</w:delText>
        </w:r>
      </w:del>
      <w:ins w:id="279" w:author="Parks, Robbie M" w:date="2022-04-26T11:45:00Z">
        <w:r w:rsidR="00C23AD8" w:rsidRPr="00C23AD8">
          <w:rPr>
            <w:bCs/>
            <w:color w:val="000000" w:themeColor="text1"/>
          </w:rPr>
          <w:t>; 26.7% posterior probability of positive association).</w:t>
        </w:r>
      </w:ins>
      <w:r w:rsidR="00C23AD8">
        <w:rPr>
          <w:color w:val="000000" w:themeColor="text1"/>
          <w:rPrChange w:id="280" w:author="Parks, Robbie M" w:date="2022-04-26T11:45:00Z">
            <w:rPr>
              <w:color w:val="000000" w:themeColor="text1"/>
              <w:lang w:val="en-GB"/>
            </w:rPr>
          </w:rPrChange>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ins w:id="281" w:author="Parks, Robbie M" w:date="2022-04-26T11:45:00Z">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ins>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del w:id="282" w:author="Parks, Robbie M" w:date="2022-04-26T11:45:00Z">
        <w:r w:rsidR="00A34D4D">
          <w:rPr>
            <w:bCs/>
          </w:rPr>
          <w:delText>Finally, t</w:delText>
        </w:r>
        <w:r w:rsidR="00A34D4D" w:rsidRPr="00140036">
          <w:rPr>
            <w:bCs/>
          </w:rPr>
          <w:delText>he</w:delText>
        </w:r>
      </w:del>
      <w:ins w:id="283" w:author="Parks, Robbie M" w:date="2022-04-26T11:45:00Z">
        <w:r w:rsidR="0040727F">
          <w:rPr>
            <w:bCs/>
          </w:rPr>
          <w:t>T</w:t>
        </w:r>
        <w:r w:rsidR="00A34D4D" w:rsidRPr="00140036">
          <w:rPr>
            <w:bCs/>
          </w:rPr>
          <w:t>he</w:t>
        </w:r>
      </w:ins>
      <w:r w:rsidR="00A34D4D" w:rsidRPr="00140036">
        <w:rPr>
          <w:bCs/>
        </w:rPr>
        <w:t xml:space="preserv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lastRenderedPageBreak/>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 xml:space="preserve">was associated with </w:t>
      </w:r>
      <w:del w:id="284" w:author="Parks, Robbie M" w:date="2022-04-26T11:45:00Z">
        <w:r w:rsidR="00D820B4">
          <w:rPr>
            <w:bCs/>
            <w:color w:val="000000" w:themeColor="text1"/>
          </w:rPr>
          <w:delText>a</w:delText>
        </w:r>
        <w:r w:rsidR="00A81B5D">
          <w:rPr>
            <w:bCs/>
            <w:color w:val="000000" w:themeColor="text1"/>
          </w:rPr>
          <w:delText xml:space="preserve"> significant</w:delText>
        </w:r>
      </w:del>
      <w:ins w:id="285" w:author="Parks, Robbie M" w:date="2022-04-26T11:45:00Z">
        <w:r w:rsidR="00D820B4">
          <w:rPr>
            <w:bCs/>
            <w:color w:val="000000" w:themeColor="text1"/>
          </w:rPr>
          <w:t>a</w:t>
        </w:r>
        <w:r w:rsidR="005A2B0C">
          <w:rPr>
            <w:bCs/>
            <w:color w:val="000000" w:themeColor="text1"/>
          </w:rPr>
          <w:t>n</w:t>
        </w:r>
      </w:ins>
      <w:r w:rsidR="005A2B0C">
        <w:rPr>
          <w:bCs/>
          <w:color w:val="000000" w:themeColor="text1"/>
        </w:rPr>
        <w:t xml:space="preserve">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ins w:id="286" w:author="Parks, Robbie M" w:date="2022-04-26T11:45:00Z">
        <w:r w:rsidR="00813E73" w:rsidRPr="00813E73">
          <w:rPr>
            <w:bCs/>
          </w:rPr>
          <w:t xml:space="preserve">Compared to the 1- and 5-year results, the </w:t>
        </w:r>
      </w:ins>
      <w:r w:rsidR="00813E73" w:rsidRPr="00813E73">
        <w:rPr>
          <w:rPrChange w:id="287" w:author="Parks, Robbie M" w:date="2022-04-26T11:45:00Z">
            <w:rPr>
              <w:color w:val="000000" w:themeColor="text1"/>
              <w:lang w:val="en-GB"/>
            </w:rPr>
          </w:rPrChange>
        </w:rPr>
        <w:t>10-year average exposure results were attenuated</w:t>
      </w:r>
      <w:del w:id="288" w:author="Parks, Robbie M" w:date="2022-04-26T11:45:00Z">
        <w:r w:rsidR="001E616C">
          <w:rPr>
            <w:bCs/>
            <w:color w:val="000000" w:themeColor="text1"/>
            <w:lang w:val="en-GB"/>
          </w:rPr>
          <w:delText xml:space="preserve"> </w:delText>
        </w:r>
        <w:r w:rsidR="00045A20">
          <w:rPr>
            <w:bCs/>
            <w:color w:val="000000" w:themeColor="text1"/>
            <w:lang w:val="en-GB"/>
          </w:rPr>
          <w:delText>versions of</w:delText>
        </w:r>
      </w:del>
      <w:ins w:id="289" w:author="Parks, Robbie M" w:date="2022-04-26T11:45:00Z">
        <w:r w:rsidR="00813E73" w:rsidRPr="00813E73">
          <w:rPr>
            <w:bCs/>
          </w:rPr>
          <w:t>, as associations tended further to</w:t>
        </w:r>
      </w:ins>
      <w:r w:rsidR="00813E73" w:rsidRPr="00813E73">
        <w:rPr>
          <w:rPrChange w:id="290" w:author="Parks, Robbie M" w:date="2022-04-26T11:45:00Z">
            <w:rPr>
              <w:color w:val="000000" w:themeColor="text1"/>
              <w:lang w:val="en-GB"/>
            </w:rPr>
          </w:rPrChange>
        </w:rPr>
        <w:t xml:space="preserve"> the </w:t>
      </w:r>
      <w:del w:id="291" w:author="Parks, Robbie M" w:date="2022-04-26T11:45:00Z">
        <w:r w:rsidR="001E616C">
          <w:rPr>
            <w:bCs/>
            <w:color w:val="000000" w:themeColor="text1"/>
            <w:lang w:val="en-GB"/>
          </w:rPr>
          <w:delText>1- and 5-year results</w:delText>
        </w:r>
      </w:del>
      <w:ins w:id="292" w:author="Parks, Robbie M" w:date="2022-04-26T11:45:00Z">
        <w:r w:rsidR="00813E73" w:rsidRPr="00813E73">
          <w:rPr>
            <w:bCs/>
          </w:rPr>
          <w:t>null</w:t>
        </w:r>
      </w:ins>
      <w:r w:rsidR="00813E73" w:rsidRPr="00813E73">
        <w:rPr>
          <w:rPrChange w:id="293" w:author="Parks, Robbie M" w:date="2022-04-26T11:45:00Z">
            <w:rPr>
              <w:color w:val="000000" w:themeColor="text1"/>
              <w:lang w:val="en-GB"/>
            </w:rPr>
          </w:rPrChange>
        </w:rPr>
        <w:t>.</w:t>
      </w:r>
      <w:r w:rsidR="00813E73">
        <w:rPr>
          <w:i/>
          <w:rPrChange w:id="294" w:author="Parks, Robbie M" w:date="2022-04-26T11:45:00Z">
            <w:rPr>
              <w:color w:val="000000" w:themeColor="text1"/>
              <w:lang w:val="en-GB"/>
            </w:rPr>
          </w:rPrChange>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ins w:id="295" w:author="Parks, Robbie M" w:date="2022-04-26T11:45:00Z">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ins>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ins w:id="296" w:author="Parks, Robbie M" w:date="2022-04-26T11:45:00Z">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ins>
      <w:r w:rsidR="00090E64">
        <w:rPr>
          <w:bCs/>
          <w:color w:val="000000" w:themeColor="text1"/>
          <w:lang w:val="en-GB"/>
        </w:rPr>
        <w:t>Results from variations of the main model in the sensitivity analyses were robust to prior choices</w:t>
      </w:r>
      <w:ins w:id="297" w:author="Parks, Robbie M" w:date="2022-04-26T11:45:00Z">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ins>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ins w:id="298" w:author="Parks, Robbie M" w:date="2022-04-26T11:45:00Z">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EC, 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ins>
    </w:p>
    <w:p w14:paraId="391423BD" w14:textId="77777777" w:rsidR="00AF0CB0" w:rsidRDefault="00AF0CB0" w:rsidP="004115DF">
      <w:pPr>
        <w:jc w:val="both"/>
        <w:rPr>
          <w:b/>
        </w:rPr>
        <w:pPrChange w:id="299" w:author="Parks, Robbie M" w:date="2022-04-26T11:45:00Z">
          <w:pPr/>
        </w:pPrChange>
      </w:pPr>
    </w:p>
    <w:p w14:paraId="60536B33" w14:textId="2158EDFF" w:rsidR="004B5359" w:rsidRPr="00BE40FA" w:rsidRDefault="00F255A6" w:rsidP="004115DF">
      <w:pPr>
        <w:jc w:val="both"/>
        <w:rPr>
          <w:b/>
        </w:rPr>
        <w:pPrChange w:id="300" w:author="Parks, Robbie M" w:date="2022-04-26T11:45:00Z">
          <w:pPr/>
        </w:pPrChange>
      </w:pPr>
      <w:r w:rsidRPr="00BE40FA">
        <w:rPr>
          <w:b/>
        </w:rPr>
        <w:t>Discussion</w:t>
      </w:r>
    </w:p>
    <w:p w14:paraId="4C2B2E83" w14:textId="77777777" w:rsidR="00A45F01" w:rsidRDefault="00590E86" w:rsidP="003D3846">
      <w:pPr>
        <w:rPr>
          <w:del w:id="301" w:author="Parks, Robbie M" w:date="2022-04-26T11:45:00Z"/>
          <w:color w:val="000000" w:themeColor="text1"/>
        </w:rPr>
      </w:pPr>
      <w:del w:id="302" w:author="Parks, Robbie M" w:date="2022-04-26T11:45:00Z">
        <w:r>
          <w:rPr>
            <w:bCs/>
          </w:rPr>
          <w:delText>In th</w:delText>
        </w:r>
        <w:r w:rsidR="00A13E95">
          <w:rPr>
            <w:bCs/>
          </w:rPr>
          <w:delText xml:space="preserve">e largest </w:delText>
        </w:r>
        <w:r>
          <w:rPr>
            <w:bCs/>
          </w:rPr>
          <w:delText>case-control study</w:delText>
        </w:r>
        <w:r w:rsidR="00A13E95">
          <w:rPr>
            <w:bCs/>
          </w:rPr>
          <w:delText xml:space="preserve"> of ALS</w:delText>
        </w:r>
        <w:r w:rsidR="0013043C">
          <w:rPr>
            <w:bCs/>
          </w:rPr>
          <w:delText xml:space="preserve"> and </w:delText>
        </w:r>
        <w:r w:rsidR="00DE163B">
          <w:rPr>
            <w:bCs/>
          </w:rPr>
          <w:delText>traffic-related</w:delText>
        </w:r>
        <w:r w:rsidR="00077C61">
          <w:rPr>
            <w:bCs/>
          </w:rPr>
          <w:delText xml:space="preserve"> air</w:delText>
        </w:r>
        <w:r w:rsidR="00DE163B">
          <w:rPr>
            <w:bCs/>
          </w:rPr>
          <w:delText xml:space="preserve"> </w:delText>
        </w:r>
        <w:r w:rsidR="0013043C">
          <w:rPr>
            <w:bCs/>
          </w:rPr>
          <w:delText>pollution</w:delText>
        </w:r>
        <w:r w:rsidR="00A13E95">
          <w:rPr>
            <w:bCs/>
          </w:rPr>
          <w:delText xml:space="preserve"> to date</w:delText>
        </w:r>
        <w:r>
          <w:rPr>
            <w:bCs/>
          </w:rPr>
          <w:delText xml:space="preserve">, </w:delText>
        </w:r>
        <w:r w:rsidR="00983396">
          <w:rPr>
            <w:bCs/>
          </w:rPr>
          <w:delText>w</w:delText>
        </w:r>
        <w:r w:rsidR="000E4EB8">
          <w:rPr>
            <w:bCs/>
          </w:rPr>
          <w:delText xml:space="preserve">e found that </w:delText>
        </w:r>
        <w:r w:rsidR="003111AF">
          <w:rPr>
            <w:bCs/>
          </w:rPr>
          <w:delText>a</w:delText>
        </w:r>
        <w:r w:rsidR="00206424">
          <w:rPr>
            <w:bCs/>
          </w:rPr>
          <w:delText>n</w:delText>
        </w:r>
        <w:r w:rsidR="003111AF">
          <w:rPr>
            <w:bCs/>
          </w:rPr>
          <w:delText xml:space="preserve"> increase </w:delText>
        </w:r>
        <w:r w:rsidR="00B455A9">
          <w:rPr>
            <w:bCs/>
          </w:rPr>
          <w:delText>in</w:delText>
        </w:r>
        <w:r w:rsidR="003111AF">
          <w:rPr>
            <w:bCs/>
          </w:rPr>
          <w:delText xml:space="preserve"> </w:delText>
        </w:r>
        <w:r w:rsidR="00B455A9">
          <w:rPr>
            <w:bCs/>
          </w:rPr>
          <w:delText xml:space="preserve">average </w:delText>
        </w:r>
        <w:r w:rsidR="003111AF">
          <w:rPr>
            <w:bCs/>
          </w:rPr>
          <w:delText>concentration</w:delText>
        </w:r>
        <w:r w:rsidR="00B455A9">
          <w:rPr>
            <w:bCs/>
          </w:rPr>
          <w:delText>s</w:delText>
        </w:r>
        <w:r w:rsidR="003111AF">
          <w:rPr>
            <w:bCs/>
          </w:rPr>
          <w:delText xml:space="preserve"> of </w:delText>
        </w:r>
        <w:r w:rsidR="003111AF" w:rsidRPr="000C02C8">
          <w:rPr>
            <w:bCs/>
          </w:rPr>
          <w:delText>traffic-related pollutants</w:delText>
        </w:r>
        <w:r w:rsidR="003111AF">
          <w:rPr>
            <w:bCs/>
          </w:rPr>
          <w:delText xml:space="preserve"> </w:delText>
        </w:r>
        <w:r w:rsidR="00E40E14">
          <w:rPr>
            <w:bCs/>
          </w:rPr>
          <w:delText xml:space="preserve">was associated with an increase in odds of ALS diagnosis, though not significant at </w:delText>
        </w:r>
        <w:r w:rsidR="00616ACA">
          <w:rPr>
            <w:bCs/>
          </w:rPr>
          <w:delText xml:space="preserve">the </w:delText>
        </w:r>
        <w:r w:rsidR="00E40E14">
          <w:rPr>
            <w:bCs/>
          </w:rPr>
          <w:delText>95% credible interval level</w:delText>
        </w:r>
        <w:r w:rsidR="004555BF">
          <w:rPr>
            <w:bCs/>
          </w:rPr>
          <w:delText xml:space="preserve">, apart from EC for 1-year </w:delText>
        </w:r>
        <w:r w:rsidR="007B544F">
          <w:rPr>
            <w:bCs/>
          </w:rPr>
          <w:delText xml:space="preserve">average </w:delText>
        </w:r>
        <w:r w:rsidR="004555BF">
          <w:rPr>
            <w:bCs/>
          </w:rPr>
          <w:delText>SD increase</w:delText>
        </w:r>
        <w:r w:rsidR="00E40E14">
          <w:rPr>
            <w:bCs/>
          </w:rPr>
          <w:delText>.</w:delText>
        </w:r>
        <w:r w:rsidR="00101103">
          <w:rPr>
            <w:bCs/>
          </w:rPr>
          <w:delText xml:space="preserve"> </w:delText>
        </w:r>
        <w:r w:rsidR="00C20D17">
          <w:rPr>
            <w:bCs/>
          </w:rPr>
          <w:delText xml:space="preserve">We found </w:delText>
        </w:r>
        <w:r w:rsidR="005D052F">
          <w:rPr>
            <w:bCs/>
          </w:rPr>
          <w:delText xml:space="preserve">that </w:delText>
        </w:r>
        <w:r w:rsidR="00532677">
          <w:rPr>
            <w:bCs/>
          </w:rPr>
          <w:delText>EC</w:delText>
        </w:r>
        <w:r w:rsidR="005D052F">
          <w:rPr>
            <w:bCs/>
          </w:rPr>
          <w:delText xml:space="preserve"> had </w:delText>
        </w:r>
        <w:r w:rsidR="00C20D17">
          <w:rPr>
            <w:bCs/>
          </w:rPr>
          <w:delText xml:space="preserve">the </w:delText>
        </w:r>
        <w:r w:rsidR="00C737B6">
          <w:rPr>
            <w:bCs/>
          </w:rPr>
          <w:delText>largest</w:delText>
        </w:r>
        <w:r w:rsidR="00D1169A">
          <w:rPr>
            <w:bCs/>
          </w:rPr>
          <w:delText>-</w:delText>
        </w:r>
        <w:r w:rsidR="00532677">
          <w:rPr>
            <w:bCs/>
          </w:rPr>
          <w:delText>in</w:delText>
        </w:r>
        <w:r w:rsidR="00D1169A">
          <w:rPr>
            <w:bCs/>
          </w:rPr>
          <w:delText>-</w:delText>
        </w:r>
        <w:r w:rsidR="00532677">
          <w:rPr>
            <w:bCs/>
          </w:rPr>
          <w:delText>magnitude</w:delText>
        </w:r>
        <w:r w:rsidR="00C737B6">
          <w:rPr>
            <w:bCs/>
          </w:rPr>
          <w:delText xml:space="preserve"> </w:delText>
        </w:r>
        <w:r w:rsidR="00532677">
          <w:rPr>
            <w:bCs/>
          </w:rPr>
          <w:delText>independent</w:delText>
        </w:r>
        <w:r w:rsidR="00E71694">
          <w:rPr>
            <w:bCs/>
          </w:rPr>
          <w:delText xml:space="preserve"> </w:delText>
        </w:r>
        <w:r w:rsidR="00C737B6">
          <w:rPr>
            <w:bCs/>
          </w:rPr>
          <w:delText xml:space="preserve">association </w:delText>
        </w:r>
        <w:r w:rsidR="001A7F0D">
          <w:rPr>
            <w:bCs/>
          </w:rPr>
          <w:delText>with</w:delText>
        </w:r>
        <w:r w:rsidR="00C20D17">
          <w:rPr>
            <w:bCs/>
          </w:rPr>
          <w:delText xml:space="preserve"> </w:delText>
        </w:r>
        <w:r w:rsidR="005D052F">
          <w:rPr>
            <w:color w:val="000000" w:themeColor="text1"/>
          </w:rPr>
          <w:delText>ALS d</w:delText>
        </w:r>
        <w:r w:rsidR="0006758A">
          <w:rPr>
            <w:color w:val="000000" w:themeColor="text1"/>
          </w:rPr>
          <w:delText>i</w:delText>
        </w:r>
        <w:r w:rsidR="005D052F">
          <w:rPr>
            <w:color w:val="000000" w:themeColor="text1"/>
          </w:rPr>
          <w:delText>agnosis</w:delText>
        </w:r>
        <w:r w:rsidR="00944F4B">
          <w:rPr>
            <w:color w:val="000000" w:themeColor="text1"/>
          </w:rPr>
          <w:delText xml:space="preserve">, </w:delText>
        </w:r>
        <w:r w:rsidR="00D1169A">
          <w:rPr>
            <w:color w:val="000000" w:themeColor="text1"/>
          </w:rPr>
          <w:delText>while the non-significant associations with NOx and CO were negative and smaller in magnitude</w:delText>
        </w:r>
        <w:r w:rsidR="00944F4B">
          <w:rPr>
            <w:color w:val="000000" w:themeColor="text1"/>
          </w:rPr>
          <w:delText>.</w:delText>
        </w:r>
        <w:r w:rsidR="00101103">
          <w:rPr>
            <w:color w:val="000000" w:themeColor="text1"/>
          </w:rPr>
          <w:delText xml:space="preserve"> </w:delText>
        </w:r>
      </w:del>
    </w:p>
    <w:p w14:paraId="2FA42777" w14:textId="77777777" w:rsidR="00D258B8" w:rsidRPr="00101103" w:rsidRDefault="00D258B8" w:rsidP="003D3846">
      <w:pPr>
        <w:rPr>
          <w:del w:id="303" w:author="Parks, Robbie M" w:date="2022-04-26T11:45:00Z"/>
          <w:color w:val="000000" w:themeColor="text1"/>
        </w:rPr>
      </w:pPr>
    </w:p>
    <w:p w14:paraId="478ACBD5" w14:textId="77777777" w:rsidR="009A76D9" w:rsidRPr="00AE484B" w:rsidRDefault="003373E8" w:rsidP="003D3846">
      <w:pPr>
        <w:rPr>
          <w:del w:id="304" w:author="Parks, Robbie M" w:date="2022-04-26T11:45:00Z"/>
          <w:bCs/>
          <w:color w:val="000000" w:themeColor="text1"/>
        </w:rPr>
      </w:pPr>
      <w:del w:id="305" w:author="Parks, Robbie M" w:date="2022-04-26T11:45:00Z">
        <w:r>
          <w:rPr>
            <w:bCs/>
            <w:color w:val="000000" w:themeColor="text1"/>
          </w:rPr>
          <w:lastRenderedPageBreak/>
          <w:delText>O</w:delText>
        </w:r>
        <w:r w:rsidR="00FC4EDF">
          <w:rPr>
            <w:bCs/>
            <w:color w:val="000000" w:themeColor="text1"/>
          </w:rPr>
          <w:delText xml:space="preserve">ur results indicate </w:delText>
        </w:r>
        <w:r w:rsidR="00B8043A">
          <w:rPr>
            <w:bCs/>
            <w:color w:val="000000" w:themeColor="text1"/>
          </w:rPr>
          <w:delText>that</w:delText>
        </w:r>
        <w:r w:rsidR="00FC4EDF">
          <w:rPr>
            <w:bCs/>
            <w:color w:val="000000" w:themeColor="text1"/>
          </w:rPr>
          <w:delText xml:space="preserve"> </w:delText>
        </w:r>
        <w:r w:rsidR="009406F2">
          <w:rPr>
            <w:bCs/>
            <w:color w:val="000000" w:themeColor="text1"/>
          </w:rPr>
          <w:delText>traffic-related pollutants</w:delText>
        </w:r>
        <w:r>
          <w:rPr>
            <w:bCs/>
            <w:color w:val="000000" w:themeColor="text1"/>
          </w:rPr>
          <w:delText>, hazardous in many ways,</w:delText>
        </w:r>
        <w:r w:rsidRPr="0001170D">
          <w:rPr>
            <w:bCs/>
            <w:color w:val="000000" w:themeColor="text1"/>
          </w:rPr>
          <w:fldChar w:fldCharType="begin"/>
        </w:r>
        <w:r w:rsidR="0099756B">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Pr="0001170D">
          <w:rPr>
            <w:bCs/>
            <w:color w:val="000000" w:themeColor="text1"/>
          </w:rPr>
          <w:fldChar w:fldCharType="separate"/>
        </w:r>
        <w:r w:rsidR="00E52BA5" w:rsidRPr="00E52BA5">
          <w:rPr>
            <w:color w:val="000000"/>
            <w:vertAlign w:val="superscript"/>
          </w:rPr>
          <w:delText>9–21,40–42</w:delText>
        </w:r>
        <w:r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r w:rsidR="006078C8">
          <w:rPr>
            <w:bCs/>
            <w:color w:val="000000" w:themeColor="text1"/>
          </w:rPr>
          <w:fldChar w:fldCharType="begin"/>
        </w:r>
        <w:r w:rsidR="00DE2255">
          <w:rPr>
            <w:bCs/>
            <w:color w:val="000000" w:themeColor="text1"/>
          </w:rPr>
          <w:delInstrText xml:space="preserve"> ADDIN ZOTERO_ITEM CSL_CITATION {"citationID":"d9uPjybD","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sidR="006078C8">
          <w:rPr>
            <w:bCs/>
            <w:color w:val="000000" w:themeColor="text1"/>
          </w:rPr>
          <w:fldChar w:fldCharType="separate"/>
        </w:r>
        <w:r w:rsidR="00E52BA5" w:rsidRPr="00E52BA5">
          <w:rPr>
            <w:color w:val="000000"/>
            <w:vertAlign w:val="superscript"/>
          </w:rPr>
          <w:delText>38</w:delText>
        </w:r>
        <w:r w:rsidR="006078C8">
          <w:rPr>
            <w:bCs/>
            <w:color w:val="000000" w:themeColor="text1"/>
          </w:rPr>
          <w:fldChar w:fldCharType="end"/>
        </w:r>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CD7377">
          <w:rPr>
            <w:bCs/>
            <w:color w:val="000000" w:themeColor="text1"/>
          </w:rPr>
          <w:delInstrText xml:space="preserve"> ADDIN ZOTERO_ITEM CSL_CITATION {"citationID":"8JdlJQiU","properties":{"formattedCitation":"\\super 69\\nosupersub{}","plainCitation":"69","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E52BA5" w:rsidRPr="00E52BA5">
          <w:rPr>
            <w:color w:val="000000"/>
            <w:vertAlign w:val="superscript"/>
          </w:rPr>
          <w:delText>69</w:delText>
        </w:r>
        <w:r w:rsidR="005C773E">
          <w:rPr>
            <w:bCs/>
            <w:color w:val="000000" w:themeColor="text1"/>
          </w:rPr>
          <w:fldChar w:fldCharType="end"/>
        </w:r>
        <w:r w:rsidR="009F2928">
          <w:rPr>
            <w:bCs/>
            <w:color w:val="000000" w:themeColor="text1"/>
          </w:rPr>
          <w:delText xml:space="preserve"> Although we did not find an association with </w:delText>
        </w:r>
        <w:r w:rsidR="005D2F94">
          <w:rPr>
            <w:bCs/>
            <w:color w:val="000000" w:themeColor="text1"/>
          </w:rPr>
          <w:delText xml:space="preserve">non-EC </w:delText>
        </w:r>
        <w:r w:rsidR="009F2928">
          <w:rPr>
            <w:bCs/>
            <w:color w:val="000000" w:themeColor="text1"/>
          </w:rPr>
          <w:delText>PM</w:delText>
        </w:r>
        <w:r w:rsidR="009F2928" w:rsidRPr="005D504C">
          <w:rPr>
            <w:bCs/>
            <w:color w:val="000000" w:themeColor="text1"/>
            <w:vertAlign w:val="subscript"/>
          </w:rPr>
          <w:delText>2.5</w:delText>
        </w:r>
        <w:r w:rsidR="009F2928">
          <w:rPr>
            <w:bCs/>
            <w:color w:val="000000" w:themeColor="text1"/>
          </w:rPr>
          <w:delText xml:space="preserve"> in our study, our results are not directly comparable to those of the other studies, as our PM</w:delText>
        </w:r>
        <w:r w:rsidR="009F2928" w:rsidRPr="005D504C">
          <w:rPr>
            <w:bCs/>
            <w:color w:val="000000" w:themeColor="text1"/>
            <w:vertAlign w:val="subscript"/>
          </w:rPr>
          <w:delText>2.5</w:delText>
        </w:r>
        <w:r w:rsidR="009F2928">
          <w:rPr>
            <w:bCs/>
            <w:color w:val="000000" w:themeColor="text1"/>
          </w:rPr>
          <w:delText xml:space="preserve"> effect estimates capture the PM</w:delText>
        </w:r>
        <w:r w:rsidR="009F2928" w:rsidRPr="005D504C">
          <w:rPr>
            <w:bCs/>
            <w:color w:val="000000" w:themeColor="text1"/>
            <w:vertAlign w:val="subscript"/>
          </w:rPr>
          <w:delText>2.5</w:delText>
        </w:r>
        <w:r w:rsidR="009F2928">
          <w:rPr>
            <w:bCs/>
            <w:color w:val="000000" w:themeColor="text1"/>
          </w:rPr>
          <w:delText xml:space="preserve"> components</w:delText>
        </w:r>
        <w:r w:rsidR="00AC6CDF">
          <w:rPr>
            <w:bCs/>
            <w:color w:val="000000" w:themeColor="text1"/>
          </w:rPr>
          <w:delText xml:space="preserve"> </w:delText>
        </w:r>
        <w:r w:rsidR="00B3549C">
          <w:rPr>
            <w:bCs/>
            <w:color w:val="000000" w:themeColor="text1"/>
          </w:rPr>
          <w:delText>not accounted for by</w:delText>
        </w:r>
        <w:r w:rsidR="00AC6CDF">
          <w:rPr>
            <w:bCs/>
            <w:color w:val="000000" w:themeColor="text1"/>
          </w:rPr>
          <w:delText xml:space="preserve"> other pollutants in the analysis</w:delText>
        </w:r>
        <w:r w:rsidR="009F2928">
          <w:rPr>
            <w:bCs/>
            <w:color w:val="000000" w:themeColor="text1"/>
          </w:rPr>
          <w:delText>.</w:delText>
        </w:r>
      </w:del>
    </w:p>
    <w:p w14:paraId="32BA8EC9" w14:textId="77777777" w:rsidR="009958AF" w:rsidRDefault="009958AF" w:rsidP="003D3846">
      <w:pPr>
        <w:rPr>
          <w:del w:id="306" w:author="Parks, Robbie M" w:date="2022-04-26T11:45:00Z"/>
          <w:bCs/>
          <w:color w:val="000000" w:themeColor="text1"/>
        </w:rPr>
      </w:pPr>
    </w:p>
    <w:p w14:paraId="3A0477C8" w14:textId="77777777" w:rsidR="00CC43CD" w:rsidRDefault="00983FD5" w:rsidP="003D3846">
      <w:pPr>
        <w:rPr>
          <w:del w:id="307" w:author="Parks, Robbie M" w:date="2022-04-26T11:45:00Z"/>
          <w:bCs/>
          <w:color w:val="000000" w:themeColor="text1"/>
        </w:rPr>
      </w:pPr>
      <w:del w:id="308" w:author="Parks, Robbie M" w:date="2022-04-26T11:45:00Z">
        <w:r>
          <w:rPr>
            <w:bCs/>
            <w:color w:val="000000" w:themeColor="text1"/>
          </w:rPr>
          <w:delText xml:space="preserve">Our results indicate that </w:delText>
        </w:r>
        <w:r w:rsidR="00774C97">
          <w:rPr>
            <w:bCs/>
            <w:color w:val="000000" w:themeColor="text1"/>
          </w:rPr>
          <w:delText>EC</w:delText>
        </w:r>
        <w:r>
          <w:rPr>
            <w:bCs/>
            <w:color w:val="000000" w:themeColor="text1"/>
          </w:rPr>
          <w:delText xml:space="preserve"> </w:delText>
        </w:r>
        <w:r w:rsidR="00774C97">
          <w:rPr>
            <w:bCs/>
            <w:color w:val="000000" w:themeColor="text1"/>
          </w:rPr>
          <w:delText>exposure</w:delText>
        </w:r>
        <w:r w:rsidR="00D52636">
          <w:rPr>
            <w:bCs/>
            <w:color w:val="000000" w:themeColor="text1"/>
          </w:rPr>
          <w:delText>—</w:delText>
        </w:r>
        <w:r>
          <w:rPr>
            <w:bCs/>
            <w:color w:val="000000" w:themeColor="text1"/>
          </w:rPr>
          <w:delText>a large part of which comes from diesel combustion</w:delText>
        </w:r>
        <w:r w:rsidR="00592D9C">
          <w:rPr>
            <w:bCs/>
            <w:color w:val="000000" w:themeColor="text1"/>
          </w:rPr>
          <w:delText xml:space="preserve"> and small combustion sources (such as wood stoves)</w:delText>
        </w:r>
        <w:r w:rsidR="00A26422">
          <w:rPr>
            <w:bCs/>
            <w:color w:val="000000" w:themeColor="text1"/>
          </w:rPr>
          <w:delText xml:space="preserve"> in European urban centers, where prevalence of diesel cars is high</w:delText>
        </w:r>
        <w:r>
          <w:rPr>
            <w:bCs/>
            <w:color w:val="000000" w:themeColor="text1"/>
          </w:rPr>
          <w:fldChar w:fldCharType="begin"/>
        </w:r>
        <w:r w:rsidR="00CD7377">
          <w:rPr>
            <w:bCs/>
            <w:color w:val="000000" w:themeColor="text1"/>
          </w:rPr>
          <w:delInstrText xml:space="preserve"> ADDIN ZOTERO_ITEM CSL_CITATION {"citationID":"VorvH4SR","properties":{"formattedCitation":"\\super 70\\nosupersub{}","plainCitation":"70","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E52BA5" w:rsidRPr="00E52BA5">
          <w:rPr>
            <w:color w:val="000000"/>
            <w:vertAlign w:val="superscript"/>
          </w:rPr>
          <w:delText>70</w:delText>
        </w:r>
        <w:r>
          <w:rPr>
            <w:bCs/>
            <w:color w:val="000000" w:themeColor="text1"/>
          </w:rPr>
          <w:fldChar w:fldCharType="end"/>
        </w:r>
        <w:r w:rsidR="00D52636">
          <w:rPr>
            <w:bCs/>
            <w:color w:val="000000" w:themeColor="text1"/>
          </w:rPr>
          <w:delText>—</w:delText>
        </w:r>
        <w:r>
          <w:rPr>
            <w:bCs/>
            <w:color w:val="000000" w:themeColor="text1"/>
          </w:rPr>
          <w:delText xml:space="preserve">has a high probability of a positive association with ALS diagnosis. </w:delText>
        </w:r>
        <w:r w:rsidR="000A1E17">
          <w:rPr>
            <w:bCs/>
            <w:color w:val="000000" w:themeColor="text1"/>
          </w:rPr>
          <w:delText xml:space="preserve">In our </w:delText>
        </w:r>
        <w:r w:rsidR="007210D1">
          <w:rPr>
            <w:bCs/>
            <w:color w:val="000000" w:themeColor="text1"/>
          </w:rPr>
          <w:delText>previous study of ALS and occupation</w:delText>
        </w:r>
        <w:r w:rsidR="00186B9D">
          <w:rPr>
            <w:bCs/>
            <w:color w:val="000000" w:themeColor="text1"/>
          </w:rPr>
          <w:delText>al exposures</w:delText>
        </w:r>
        <w:r w:rsidR="007210D1">
          <w:rPr>
            <w:bCs/>
            <w:color w:val="000000" w:themeColor="text1"/>
          </w:rPr>
          <w:delText xml:space="preserve"> in Denmark </w:delText>
        </w:r>
        <w:r w:rsidR="000A1E17">
          <w:rPr>
            <w:bCs/>
            <w:color w:val="000000" w:themeColor="text1"/>
          </w:rPr>
          <w:delText xml:space="preserve">we </w:delText>
        </w:r>
        <w:r w:rsidR="00443EFC">
          <w:rPr>
            <w:bCs/>
            <w:color w:val="000000" w:themeColor="text1"/>
          </w:rPr>
          <w:delText>found</w:delText>
        </w:r>
        <w:r w:rsidR="007210D1">
          <w:rPr>
            <w:bCs/>
            <w:color w:val="000000" w:themeColor="text1"/>
          </w:rPr>
          <w:delText xml:space="preserve"> that those working in agriculture and construction</w:delText>
        </w:r>
        <w:r w:rsidR="00E31F8A">
          <w:rPr>
            <w:bCs/>
            <w:color w:val="000000" w:themeColor="text1"/>
          </w:rPr>
          <w:delText xml:space="preserve">, associated with exposure to diesel </w:delText>
        </w:r>
        <w:r w:rsidR="002C62CE">
          <w:rPr>
            <w:bCs/>
            <w:color w:val="000000" w:themeColor="text1"/>
          </w:rPr>
          <w:delText xml:space="preserve">engine </w:delText>
        </w:r>
        <w:r w:rsidR="00E31F8A">
          <w:rPr>
            <w:bCs/>
            <w:color w:val="000000" w:themeColor="text1"/>
          </w:rPr>
          <w:delText>exhausts</w:delText>
        </w:r>
        <w:r w:rsidR="006A50F5">
          <w:rPr>
            <w:bCs/>
            <w:color w:val="000000" w:themeColor="text1"/>
          </w:rPr>
          <w:delText xml:space="preserve">, </w:delText>
        </w:r>
        <w:r w:rsidR="007210D1">
          <w:rPr>
            <w:bCs/>
            <w:color w:val="000000" w:themeColor="text1"/>
          </w:rPr>
          <w:delText>were at higher relative risk than those in other employment</w:delText>
        </w:r>
        <w:r w:rsidR="000A1E17">
          <w:rPr>
            <w:bCs/>
            <w:color w:val="000000" w:themeColor="text1"/>
          </w:rPr>
          <w:delText>s</w:delText>
        </w:r>
        <w:r w:rsidR="007210D1">
          <w:rPr>
            <w:bCs/>
            <w:color w:val="000000" w:themeColor="text1"/>
          </w:rPr>
          <w:delText>.</w:delText>
        </w:r>
        <w:r w:rsidR="004829C1">
          <w:rPr>
            <w:bCs/>
            <w:color w:val="000000" w:themeColor="text1"/>
          </w:rPr>
          <w:fldChar w:fldCharType="begin"/>
        </w:r>
        <w:r w:rsidR="00CD7377">
          <w:rPr>
            <w:bCs/>
            <w:color w:val="000000" w:themeColor="text1"/>
          </w:rPr>
          <w:delInstrText xml:space="preserve"> ADDIN ZOTERO_ITEM CSL_CITATION {"citationID":"blsb0e5Q","properties":{"formattedCitation":"\\super 58\\nosupersub{}","plainCitation":"5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delInstrText>
        </w:r>
        <w:r w:rsidR="004829C1">
          <w:rPr>
            <w:bCs/>
            <w:color w:val="000000" w:themeColor="text1"/>
          </w:rPr>
          <w:fldChar w:fldCharType="separate"/>
        </w:r>
        <w:r w:rsidR="00E52BA5" w:rsidRPr="00E52BA5">
          <w:rPr>
            <w:color w:val="000000"/>
            <w:vertAlign w:val="superscript"/>
          </w:rPr>
          <w:delText>58</w:delText>
        </w:r>
        <w:r w:rsidR="004829C1">
          <w:rPr>
            <w:bCs/>
            <w:color w:val="000000" w:themeColor="text1"/>
          </w:rPr>
          <w:fldChar w:fldCharType="end"/>
        </w:r>
        <w:r w:rsidR="007210D1">
          <w:rPr>
            <w:bCs/>
            <w:color w:val="000000" w:themeColor="text1"/>
          </w:rPr>
          <w:delText xml:space="preserve"> </w:delText>
        </w:r>
        <w:r w:rsidR="004829C1">
          <w:rPr>
            <w:bCs/>
            <w:color w:val="000000" w:themeColor="text1"/>
          </w:rPr>
          <w:delText>Truck drivers</w:delText>
        </w:r>
        <w:r w:rsidR="00912B23">
          <w:rPr>
            <w:bCs/>
            <w:color w:val="000000" w:themeColor="text1"/>
          </w:rPr>
          <w:delText xml:space="preserve">, for whom diesel exposure is common, </w:delText>
        </w:r>
        <w:r w:rsidR="00401670">
          <w:rPr>
            <w:bCs/>
            <w:color w:val="000000" w:themeColor="text1"/>
          </w:rPr>
          <w:delText xml:space="preserve">are also </w:delText>
        </w:r>
        <w:r w:rsidR="004829C1">
          <w:rPr>
            <w:bCs/>
            <w:color w:val="000000" w:themeColor="text1"/>
          </w:rPr>
          <w:delText>at increased risk of sporadic ALS.</w:delText>
        </w:r>
        <w:r w:rsidR="003A3F7F">
          <w:rPr>
            <w:bCs/>
            <w:color w:val="000000" w:themeColor="text1"/>
          </w:rPr>
          <w:fldChar w:fldCharType="begin"/>
        </w:r>
        <w:r w:rsidR="00CD7377">
          <w:rPr>
            <w:bCs/>
            <w:color w:val="000000" w:themeColor="text1"/>
          </w:rPr>
          <w:delInstrText xml:space="preserve"> ADDIN ZOTERO_ITEM CSL_CITATION {"citationID":"M27ZV3n3","properties":{"formattedCitation":"\\super 71\\nosupersub{}","plainCitation":"71","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E52BA5" w:rsidRPr="00E52BA5">
          <w:rPr>
            <w:color w:val="000000"/>
            <w:vertAlign w:val="superscript"/>
          </w:rPr>
          <w:delText>71</w:delText>
        </w:r>
        <w:r w:rsidR="003A3F7F">
          <w:rPr>
            <w:bCs/>
            <w:color w:val="000000" w:themeColor="text1"/>
          </w:rPr>
          <w:fldChar w:fldCharType="end"/>
        </w:r>
        <w:r w:rsidR="00591403">
          <w:rPr>
            <w:bCs/>
            <w:color w:val="000000" w:themeColor="text1"/>
          </w:rPr>
          <w:delText xml:space="preserve"> </w:delText>
        </w:r>
        <w:r w:rsidR="00E4603A">
          <w:rPr>
            <w:bCs/>
            <w:color w:val="000000" w:themeColor="text1"/>
          </w:rPr>
          <w:delText>EC</w:delText>
        </w:r>
        <w:r w:rsidR="006D07C0">
          <w:rPr>
            <w:bCs/>
            <w:color w:val="000000" w:themeColor="text1"/>
          </w:rPr>
          <w:delText xml:space="preserve"> </w:delText>
        </w:r>
        <w:r w:rsidR="00BF5447">
          <w:rPr>
            <w:bCs/>
            <w:color w:val="000000" w:themeColor="text1"/>
          </w:rPr>
          <w:delText xml:space="preserve">exposure </w:delText>
        </w:r>
        <w:r w:rsidR="006C65F4">
          <w:rPr>
            <w:bCs/>
            <w:color w:val="000000" w:themeColor="text1"/>
          </w:rPr>
          <w:delText xml:space="preserve">has been associated with </w:delText>
        </w:r>
        <w:r w:rsidR="00624C9A">
          <w:rPr>
            <w:bCs/>
            <w:color w:val="000000" w:themeColor="text1"/>
          </w:rPr>
          <w:delText>inflammation</w:delText>
        </w:r>
        <w:r w:rsidR="004052E4">
          <w:rPr>
            <w:bCs/>
            <w:color w:val="000000" w:themeColor="text1"/>
          </w:rPr>
          <w:delText>,</w:delText>
        </w:r>
        <w:r w:rsidR="007442EB">
          <w:rPr>
            <w:bCs/>
            <w:color w:val="000000" w:themeColor="text1"/>
          </w:rPr>
          <w:fldChar w:fldCharType="begin"/>
        </w:r>
        <w:r w:rsidR="00CD7377">
          <w:rPr>
            <w:bCs/>
            <w:color w:val="000000" w:themeColor="text1"/>
          </w:rPr>
          <w:delInstrText xml:space="preserve"> ADDIN ZOTERO_ITEM CSL_CITATION {"citationID":"YyXHctLj","properties":{"formattedCitation":"\\super 72\\nosupersub{}","plainCitation":"72","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E52BA5" w:rsidRPr="00E52BA5">
          <w:rPr>
            <w:color w:val="000000"/>
            <w:vertAlign w:val="superscript"/>
          </w:rPr>
          <w:delText>72</w:delText>
        </w:r>
        <w:r w:rsidR="007442EB">
          <w:rPr>
            <w:bCs/>
            <w:color w:val="000000" w:themeColor="text1"/>
          </w:rPr>
          <w:fldChar w:fldCharType="end"/>
        </w:r>
        <w:r w:rsidR="004052E4">
          <w:rPr>
            <w:bCs/>
            <w:color w:val="000000" w:themeColor="text1"/>
          </w:rPr>
          <w:delText xml:space="preserve"> mitochondrial dysfunction</w:delText>
        </w:r>
        <w:r w:rsidR="00660050">
          <w:rPr>
            <w:bCs/>
            <w:color w:val="000000" w:themeColor="text1"/>
          </w:rPr>
          <w:fldChar w:fldCharType="begin"/>
        </w:r>
        <w:r w:rsidR="00CD7377">
          <w:rPr>
            <w:bCs/>
            <w:color w:val="000000" w:themeColor="text1"/>
          </w:rPr>
          <w:delInstrText xml:space="preserve"> ADDIN ZOTERO_ITEM CSL_CITATION {"citationID":"7IY9GKuj","properties":{"formattedCitation":"\\super 73\\nosupersub{}","plainCitation":"73","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E52BA5" w:rsidRPr="00E52BA5">
          <w:rPr>
            <w:color w:val="000000"/>
            <w:vertAlign w:val="superscript"/>
          </w:rPr>
          <w:delText>73</w:delText>
        </w:r>
        <w:r w:rsidR="00660050">
          <w:rPr>
            <w:bCs/>
            <w:color w:val="000000" w:themeColor="text1"/>
          </w:rPr>
          <w:fldChar w:fldCharType="end"/>
        </w:r>
        <w:r w:rsidR="004052E4">
          <w:rPr>
            <w:bCs/>
            <w:color w:val="000000" w:themeColor="text1"/>
          </w:rPr>
          <w:delText xml:space="preserve"> and DNA damage,</w:delText>
        </w:r>
        <w:r w:rsidR="00920D8D">
          <w:rPr>
            <w:bCs/>
            <w:color w:val="000000" w:themeColor="text1"/>
          </w:rPr>
          <w:fldChar w:fldCharType="begin"/>
        </w:r>
        <w:r w:rsidR="00CD7377">
          <w:rPr>
            <w:bCs/>
            <w:color w:val="000000" w:themeColor="text1"/>
          </w:rPr>
          <w:delInstrText xml:space="preserve"> ADDIN ZOTERO_ITEM CSL_CITATION {"citationID":"G5YVQTgA","properties":{"formattedCitation":"\\super 73,74\\nosupersub{}","plainCitation":"73,74","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E52BA5" w:rsidRPr="00E52BA5">
          <w:rPr>
            <w:color w:val="000000"/>
            <w:vertAlign w:val="superscript"/>
          </w:rPr>
          <w:delText>73,74</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r w:rsidR="00AE484B">
          <w:rPr>
            <w:bCs/>
            <w:color w:val="000000" w:themeColor="text1"/>
          </w:rPr>
          <w:delText xml:space="preserve"> </w:delText>
        </w:r>
        <w:r w:rsidR="00356B3E">
          <w:rPr>
            <w:bCs/>
            <w:color w:val="000000" w:themeColor="text1"/>
          </w:rPr>
          <w:delText xml:space="preserve">These factors have also previously been identified as </w:delText>
        </w:r>
        <w:r w:rsidR="008F6C0A">
          <w:rPr>
            <w:bCs/>
            <w:color w:val="000000" w:themeColor="text1"/>
          </w:rPr>
          <w:delText xml:space="preserve">particular </w:delText>
        </w:r>
        <w:r w:rsidR="00356B3E">
          <w:rPr>
            <w:bCs/>
            <w:color w:val="000000" w:themeColor="text1"/>
          </w:rPr>
          <w:delText>pathways to pathogenesis of ALS.</w:delText>
        </w:r>
        <w:r w:rsidR="00356B3E" w:rsidRPr="00BE40FA">
          <w:rPr>
            <w:color w:val="000000" w:themeColor="text1"/>
          </w:rPr>
          <w:fldChar w:fldCharType="begin"/>
        </w:r>
        <w:r w:rsidR="0099756B">
          <w:rPr>
            <w:color w:val="000000" w:themeColor="text1"/>
          </w:rPr>
          <w:del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delInstrText>
        </w:r>
        <w:r w:rsidR="00356B3E" w:rsidRPr="00BE40FA">
          <w:rPr>
            <w:color w:val="000000" w:themeColor="text1"/>
          </w:rPr>
          <w:fldChar w:fldCharType="separate"/>
        </w:r>
        <w:r w:rsidR="00E52BA5" w:rsidRPr="00E52BA5">
          <w:rPr>
            <w:color w:val="000000"/>
            <w:vertAlign w:val="superscript"/>
          </w:rPr>
          <w:delText>30–34</w:delText>
        </w:r>
        <w:r w:rsidR="00356B3E" w:rsidRPr="00BE40FA">
          <w:rPr>
            <w:color w:val="000000" w:themeColor="text1"/>
          </w:rPr>
          <w:fldChar w:fldCharType="end"/>
        </w:r>
        <w:r w:rsidR="00356B3E">
          <w:rPr>
            <w:bCs/>
            <w:color w:val="000000" w:themeColor="text1"/>
          </w:rPr>
          <w:delText xml:space="preserve"> </w:delText>
        </w:r>
      </w:del>
    </w:p>
    <w:p w14:paraId="5874076D" w14:textId="77777777" w:rsidR="00CC43CD" w:rsidRDefault="00CC43CD" w:rsidP="003D3846">
      <w:pPr>
        <w:rPr>
          <w:del w:id="309" w:author="Parks, Robbie M" w:date="2022-04-26T11:45:00Z"/>
          <w:bCs/>
          <w:color w:val="000000" w:themeColor="text1"/>
        </w:rPr>
      </w:pPr>
    </w:p>
    <w:p w14:paraId="764DBD48" w14:textId="77777777" w:rsidR="007210D1" w:rsidRDefault="004E7AE3" w:rsidP="003D3846">
      <w:pPr>
        <w:rPr>
          <w:del w:id="310" w:author="Parks, Robbie M" w:date="2022-04-26T11:45:00Z"/>
          <w:bCs/>
          <w:color w:val="000000" w:themeColor="text1"/>
        </w:rPr>
      </w:pPr>
      <w:del w:id="311" w:author="Parks, Robbie M" w:date="2022-04-26T11:45:00Z">
        <w:r>
          <w:rPr>
            <w:bCs/>
            <w:color w:val="000000" w:themeColor="text1"/>
          </w:rPr>
          <w:delText>We</w:delText>
        </w:r>
        <w:r w:rsidR="00AE484B">
          <w:rPr>
            <w:bCs/>
            <w:color w:val="000000" w:themeColor="text1"/>
          </w:rPr>
          <w:delText xml:space="preserve"> did not find a high probability of a positive association with NO</w:delText>
        </w:r>
        <w:r w:rsidR="00AE484B" w:rsidRPr="001510ED">
          <w:rPr>
            <w:bCs/>
            <w:color w:val="000000" w:themeColor="text1"/>
            <w:vertAlign w:val="subscript"/>
          </w:rPr>
          <w:delText>x</w:delText>
        </w:r>
        <w:r w:rsidR="00AE484B">
          <w:rPr>
            <w:bCs/>
            <w:color w:val="000000" w:themeColor="text1"/>
            <w:vertAlign w:val="subscript"/>
          </w:rPr>
          <w:delText xml:space="preserve"> </w:delText>
        </w:r>
        <w:r w:rsidR="00AE484B" w:rsidRPr="00D76268">
          <w:rPr>
            <w:bCs/>
            <w:color w:val="000000" w:themeColor="text1"/>
          </w:rPr>
          <w:delText>in</w:delText>
        </w:r>
        <w:r w:rsidR="00AE484B">
          <w:rPr>
            <w:bCs/>
            <w:color w:val="000000" w:themeColor="text1"/>
          </w:rPr>
          <w:delText xml:space="preserve"> our analyses, </w:delText>
        </w:r>
        <w:r>
          <w:rPr>
            <w:bCs/>
            <w:color w:val="000000" w:themeColor="text1"/>
          </w:rPr>
          <w:delText>in contrast with a previous study</w:delText>
        </w:r>
        <w:r w:rsidR="005D6FFD">
          <w:rPr>
            <w:bCs/>
            <w:color w:val="000000" w:themeColor="text1"/>
          </w:rPr>
          <w:delText>, though that study</w:delText>
        </w:r>
        <w:r w:rsidR="00677773">
          <w:rPr>
            <w:bCs/>
            <w:color w:val="000000" w:themeColor="text1"/>
          </w:rPr>
          <w:delText xml:space="preserve"> did not include </w:delText>
        </w:r>
        <w:r w:rsidR="00E91B2F">
          <w:rPr>
            <w:bCs/>
            <w:color w:val="000000" w:themeColor="text1"/>
          </w:rPr>
          <w:delText>EC</w:delText>
        </w:r>
        <w:r w:rsidR="00CC32DA">
          <w:rPr>
            <w:bCs/>
            <w:color w:val="000000" w:themeColor="text1"/>
          </w:rPr>
          <w:delText>.</w:delText>
        </w:r>
        <w:r>
          <w:rPr>
            <w:bCs/>
            <w:color w:val="000000" w:themeColor="text1"/>
          </w:rPr>
          <w:fldChar w:fldCharType="begin"/>
        </w:r>
        <w:r w:rsidR="00DE2255">
          <w:rPr>
            <w:bCs/>
            <w:color w:val="000000" w:themeColor="text1"/>
          </w:rPr>
          <w:delInstrText xml:space="preserve"> ADDIN ZOTERO_ITEM CSL_CITATION {"citationID":"zs4Sty9Y","properties":{"formattedCitation":"\\super 38\\nosupersub{}","plainCitation":"38","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delInstrText>
        </w:r>
        <w:r>
          <w:rPr>
            <w:bCs/>
            <w:color w:val="000000" w:themeColor="text1"/>
          </w:rPr>
          <w:fldChar w:fldCharType="separate"/>
        </w:r>
        <w:r w:rsidR="00E52BA5" w:rsidRPr="00E52BA5">
          <w:rPr>
            <w:color w:val="000000"/>
            <w:vertAlign w:val="superscript"/>
          </w:rPr>
          <w:delText>38</w:delText>
        </w:r>
        <w:r>
          <w:rPr>
            <w:bCs/>
            <w:color w:val="000000" w:themeColor="text1"/>
          </w:rPr>
          <w:fldChar w:fldCharType="end"/>
        </w:r>
        <w:r>
          <w:rPr>
            <w:bCs/>
            <w:color w:val="000000" w:themeColor="text1"/>
          </w:rPr>
          <w:delText xml:space="preserve"> </w:delText>
        </w:r>
        <w:r w:rsidR="00AE484B">
          <w:rPr>
            <w:bCs/>
            <w:color w:val="000000" w:themeColor="text1"/>
          </w:rPr>
          <w:delText>NO</w:delText>
        </w:r>
        <w:r w:rsidR="00AE484B" w:rsidRPr="00AE484B">
          <w:rPr>
            <w:bCs/>
            <w:color w:val="000000" w:themeColor="text1"/>
            <w:vertAlign w:val="subscript"/>
          </w:rPr>
          <w:delText>x</w:delText>
        </w:r>
        <w:r w:rsidR="00AE484B">
          <w:rPr>
            <w:bCs/>
            <w:color w:val="000000" w:themeColor="text1"/>
          </w:rPr>
          <w:delText xml:space="preserve"> is </w:delText>
        </w:r>
        <w:r w:rsidR="008A3E8D">
          <w:rPr>
            <w:bCs/>
            <w:color w:val="000000" w:themeColor="text1"/>
          </w:rPr>
          <w:delText xml:space="preserve">also </w:delText>
        </w:r>
        <w:r w:rsidR="00AE484B">
          <w:rPr>
            <w:bCs/>
            <w:color w:val="000000" w:themeColor="text1"/>
          </w:rPr>
          <w:delText xml:space="preserve">highly correlated with </w:delText>
        </w:r>
        <w:r w:rsidR="00171156">
          <w:rPr>
            <w:bCs/>
            <w:color w:val="000000" w:themeColor="text1"/>
          </w:rPr>
          <w:delText>EC</w:delText>
        </w:r>
        <w:r w:rsidR="00CC32DA">
          <w:rPr>
            <w:bCs/>
            <w:color w:val="000000" w:themeColor="text1"/>
          </w:rPr>
          <w:delText xml:space="preserve"> (</w:delText>
        </w:r>
        <w:r w:rsidR="002F0EB2">
          <w:rPr>
            <w:bCs/>
            <w:color w:val="000000" w:themeColor="text1"/>
          </w:rPr>
          <w:delText>0.95</w:delText>
        </w:r>
        <w:r w:rsidR="00CC32DA">
          <w:rPr>
            <w:bCs/>
            <w:color w:val="000000" w:themeColor="text1"/>
          </w:rPr>
          <w:delText xml:space="preserve"> to </w:delText>
        </w:r>
        <w:r w:rsidR="002F0EB2">
          <w:rPr>
            <w:bCs/>
            <w:color w:val="000000" w:themeColor="text1"/>
          </w:rPr>
          <w:delText>0.96</w:delText>
        </w:r>
        <w:r w:rsidR="00CC32DA">
          <w:rPr>
            <w:bCs/>
            <w:color w:val="000000" w:themeColor="text1"/>
          </w:rPr>
          <w:delText xml:space="preserve"> in our </w:delText>
        </w:r>
        <w:r w:rsidR="00BB2AF7">
          <w:rPr>
            <w:bCs/>
            <w:color w:val="000000" w:themeColor="text1"/>
          </w:rPr>
          <w:delText>study</w:delText>
        </w:r>
        <w:r w:rsidR="00CC32DA">
          <w:rPr>
            <w:bCs/>
            <w:color w:val="000000" w:themeColor="text1"/>
          </w:rPr>
          <w:delText>)</w:delText>
        </w:r>
        <w:r w:rsidR="00171156">
          <w:rPr>
            <w:bCs/>
            <w:color w:val="000000" w:themeColor="text1"/>
          </w:rPr>
          <w:delText xml:space="preserve">, which is expected given that they are both combustion products </w:delText>
        </w:r>
        <w:r w:rsidR="00171156">
          <w:rPr>
            <w:bCs/>
            <w:color w:val="000000" w:themeColor="text1"/>
          </w:rPr>
          <w:lastRenderedPageBreak/>
          <w:delText>commonly associated with emissions in urban environments</w:delText>
        </w:r>
        <w:r w:rsidR="0083222E">
          <w:rPr>
            <w:bCs/>
            <w:color w:val="000000" w:themeColor="text1"/>
          </w:rPr>
          <w:delText>.</w:delText>
        </w:r>
        <w:r w:rsidR="005665AE">
          <w:rPr>
            <w:bCs/>
            <w:color w:val="000000" w:themeColor="text1"/>
          </w:rPr>
          <w:delText xml:space="preserve"> EC exposure was more strongly associated with 1-year than for 5-</w:delText>
        </w:r>
        <w:r w:rsidR="00AA3D6D">
          <w:rPr>
            <w:bCs/>
            <w:color w:val="000000" w:themeColor="text1"/>
          </w:rPr>
          <w:delText>/</w:delText>
        </w:r>
        <w:r w:rsidR="005665AE">
          <w:rPr>
            <w:bCs/>
            <w:color w:val="000000" w:themeColor="text1"/>
          </w:rPr>
          <w:delText>10-year average concentration</w:delText>
        </w:r>
        <w:r w:rsidR="002E1875">
          <w:rPr>
            <w:bCs/>
            <w:color w:val="000000" w:themeColor="text1"/>
          </w:rPr>
          <w:delText>s</w:delText>
        </w:r>
        <w:r w:rsidR="005665AE">
          <w:rPr>
            <w:bCs/>
            <w:color w:val="000000" w:themeColor="text1"/>
          </w:rPr>
          <w:delText>, which may indicate that the previous year may be the most relevant exposure window</w:delText>
        </w:r>
        <w:r w:rsidR="00014AAA">
          <w:rPr>
            <w:bCs/>
            <w:color w:val="000000" w:themeColor="text1"/>
          </w:rPr>
          <w:delText xml:space="preserve">. </w:delText>
        </w:r>
        <w:r w:rsidR="00A23C64" w:rsidRPr="00A23C64">
          <w:rPr>
            <w:bCs/>
            <w:color w:val="000000" w:themeColor="text1"/>
          </w:rPr>
          <w:delText>We do not expect that these results are attributed to reverse causation, as we have lagged these 1-year exposures by one year already prior to diagnosis</w:delText>
        </w:r>
        <w:r w:rsidR="00197D47">
          <w:rPr>
            <w:bCs/>
            <w:color w:val="000000" w:themeColor="text1"/>
          </w:rPr>
          <w:delText xml:space="preserve">, and there </w:delText>
        </w:r>
        <w:r w:rsidR="00D57E90">
          <w:rPr>
            <w:bCs/>
            <w:color w:val="000000" w:themeColor="text1"/>
          </w:rPr>
          <w:delText xml:space="preserve">was </w:delText>
        </w:r>
        <w:r w:rsidR="00197D47">
          <w:rPr>
            <w:bCs/>
            <w:color w:val="000000" w:themeColor="text1"/>
          </w:rPr>
          <w:delText>likely little substantial residential movement in the year before ALS diagnosis</w:delText>
        </w:r>
        <w:r w:rsidR="0003176B">
          <w:rPr>
            <w:bCs/>
            <w:color w:val="000000" w:themeColor="text1"/>
          </w:rPr>
          <w:delText>.</w:delText>
        </w:r>
        <w:r w:rsidR="00197D47">
          <w:rPr>
            <w:bCs/>
            <w:color w:val="000000" w:themeColor="text1"/>
          </w:rPr>
          <w:fldChar w:fldCharType="begin"/>
        </w:r>
        <w:r w:rsidR="00E07D82">
          <w:rPr>
            <w:bCs/>
            <w:color w:val="000000" w:themeColor="text1"/>
          </w:rPr>
          <w:delInstrText xml:space="preserve"> ADDIN ZOTERO_ITEM CSL_CITATION {"citationID":"VyIxp4Qi","properties":{"formattedCitation":"\\super 75\\nosupersub{}","plainCitation":"75","noteIndex":0},"citationItems":[{"id":"7kzLWpes/owQc6hW9","uris":["http://zotero.org/users/6925055/items/FGL45NCG"],"uri":["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E52BA5" w:rsidRPr="00E52BA5">
          <w:rPr>
            <w:color w:val="000000"/>
            <w:vertAlign w:val="superscript"/>
          </w:rPr>
          <w:delText>75</w:delText>
        </w:r>
        <w:r w:rsidR="00197D47">
          <w:rPr>
            <w:bCs/>
            <w:color w:val="000000" w:themeColor="text1"/>
          </w:rPr>
          <w:fldChar w:fldCharType="end"/>
        </w:r>
      </w:del>
    </w:p>
    <w:p w14:paraId="41CC23FF" w14:textId="3D670799" w:rsidR="009A76D9" w:rsidRPr="00030F5C" w:rsidRDefault="004D19C8" w:rsidP="004115DF">
      <w:pPr>
        <w:jc w:val="both"/>
        <w:rPr>
          <w:ins w:id="312" w:author="Parks, Robbie M" w:date="2022-04-26T11:45:00Z"/>
          <w:bCs/>
        </w:rPr>
      </w:pPr>
      <w:ins w:id="313" w:author="Parks, Robbie M" w:date="2022-04-26T11:45:00Z">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ould have been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lastRenderedPageBreak/>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ins>
    </w:p>
    <w:p w14:paraId="11B37D76" w14:textId="77777777" w:rsidR="009958AF" w:rsidRDefault="009958AF" w:rsidP="004115DF">
      <w:pPr>
        <w:jc w:val="both"/>
        <w:rPr>
          <w:ins w:id="314" w:author="Parks, Robbie M" w:date="2022-04-26T11:45:00Z"/>
          <w:bCs/>
          <w:color w:val="000000" w:themeColor="text1"/>
        </w:rPr>
      </w:pPr>
    </w:p>
    <w:p w14:paraId="3F471DFB" w14:textId="673BC151" w:rsidR="00CC43CD" w:rsidRDefault="00983FD5" w:rsidP="004115DF">
      <w:pPr>
        <w:jc w:val="both"/>
        <w:rPr>
          <w:ins w:id="315" w:author="Parks, Robbie M" w:date="2022-04-26T11:45:00Z"/>
          <w:bCs/>
          <w:color w:val="000000" w:themeColor="text1"/>
        </w:rPr>
      </w:pPr>
      <w:ins w:id="316" w:author="Parks, Robbie M" w:date="2022-04-26T11:45:00Z">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ins>
    </w:p>
    <w:p w14:paraId="27196EF0" w14:textId="77777777" w:rsidR="00CC43CD" w:rsidRDefault="00CC43CD" w:rsidP="004115DF">
      <w:pPr>
        <w:jc w:val="both"/>
        <w:rPr>
          <w:ins w:id="317" w:author="Parks, Robbie M" w:date="2022-04-26T11:45:00Z"/>
          <w:bCs/>
          <w:color w:val="000000" w:themeColor="text1"/>
        </w:rPr>
      </w:pPr>
    </w:p>
    <w:p w14:paraId="76B5D94E" w14:textId="4EBB3818" w:rsidR="007210D1" w:rsidRPr="00742BC3" w:rsidRDefault="004E7AE3" w:rsidP="004115DF">
      <w:pPr>
        <w:jc w:val="both"/>
        <w:rPr>
          <w:ins w:id="318" w:author="Parks, Robbie M" w:date="2022-04-26T11:45:00Z"/>
          <w:bCs/>
          <w:i/>
          <w:iCs/>
        </w:rPr>
      </w:pPr>
      <w:ins w:id="319" w:author="Parks, Robbie M" w:date="2022-04-26T11:45:00Z">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w:t>
        </w:r>
        <w:r w:rsidR="00742BC3" w:rsidRPr="00742BC3">
          <w:rPr>
            <w:bCs/>
          </w:rPr>
          <w:lastRenderedPageBreak/>
          <w:t>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ins>
    </w:p>
    <w:p w14:paraId="039757DA" w14:textId="395E6EC3" w:rsidR="00890B87" w:rsidRPr="00AC757D" w:rsidRDefault="00890B87" w:rsidP="004115DF">
      <w:pPr>
        <w:jc w:val="both"/>
        <w:rPr>
          <w:bCs/>
          <w:color w:val="000000" w:themeColor="text1"/>
        </w:rPr>
        <w:pPrChange w:id="320" w:author="Parks, Robbie M" w:date="2022-04-26T11:45:00Z">
          <w:pPr/>
        </w:pPrChange>
      </w:pPr>
    </w:p>
    <w:p w14:paraId="672915A3" w14:textId="438456A8" w:rsidR="004679EB" w:rsidRPr="008802EC" w:rsidRDefault="00261E5A" w:rsidP="004115DF">
      <w:pPr>
        <w:jc w:val="both"/>
        <w:rPr>
          <w:i/>
          <w:rPrChange w:id="321" w:author="Parks, Robbie M" w:date="2022-04-26T11:45:00Z">
            <w:rPr>
              <w:color w:val="000000" w:themeColor="text1"/>
            </w:rPr>
          </w:rPrChange>
        </w:rPr>
        <w:pPrChange w:id="322" w:author="Parks, Robbie M" w:date="2022-04-26T11:45:00Z">
          <w:pPr/>
        </w:pPrChange>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del w:id="323" w:author="Parks, Robbie M" w:date="2022-04-26T11:45:00Z">
        <w:r w:rsidR="003A5F3C">
          <w:rPr>
            <w:bCs/>
            <w:color w:val="000000" w:themeColor="text1"/>
          </w:rPr>
          <w:delText xml:space="preserve"> (e.g., from smoking</w:delText>
        </w:r>
        <w:r w:rsidR="00221A0D">
          <w:rPr>
            <w:bCs/>
            <w:color w:val="000000" w:themeColor="text1"/>
          </w:rPr>
          <w:delText xml:space="preserve"> or body mass index</w:delText>
        </w:r>
        <w:r w:rsidR="00F9559F">
          <w:rPr>
            <w:bCs/>
            <w:color w:val="000000" w:themeColor="text1"/>
          </w:rPr>
          <w:delText xml:space="preserve"> (</w:delText>
        </w:r>
        <w:r w:rsidR="00221A0D">
          <w:rPr>
            <w:bCs/>
            <w:color w:val="000000" w:themeColor="text1"/>
          </w:rPr>
          <w:delText>BMI</w:delText>
        </w:r>
        <w:r w:rsidR="00F9559F">
          <w:rPr>
            <w:bCs/>
            <w:color w:val="000000" w:themeColor="text1"/>
          </w:rPr>
          <w:delText>)</w:delText>
        </w:r>
        <w:r w:rsidR="003A5F3C">
          <w:rPr>
            <w:bCs/>
            <w:color w:val="000000" w:themeColor="text1"/>
          </w:rPr>
          <w:delText>)</w:delText>
        </w:r>
        <w:r w:rsidR="00F21B2D">
          <w:rPr>
            <w:bCs/>
            <w:color w:val="000000" w:themeColor="text1"/>
          </w:rPr>
          <w:delText>.</w:delText>
        </w:r>
        <w:r w:rsidR="001F447F">
          <w:rPr>
            <w:bCs/>
            <w:color w:val="000000" w:themeColor="text1"/>
          </w:rPr>
          <w:delText xml:space="preserve"> </w:delText>
        </w:r>
        <w:r w:rsidR="00F21B2D">
          <w:rPr>
            <w:bCs/>
            <w:color w:val="000000" w:themeColor="text1"/>
          </w:rPr>
          <w:delText xml:space="preserve">However, </w:delText>
        </w:r>
        <w:r w:rsidR="001F447F">
          <w:rPr>
            <w:bCs/>
            <w:color w:val="000000" w:themeColor="text1"/>
          </w:rPr>
          <w:delText>to induce confounding</w:delText>
        </w:r>
        <w:r w:rsidR="00F21B2D">
          <w:rPr>
            <w:bCs/>
            <w:color w:val="000000" w:themeColor="text1"/>
          </w:rPr>
          <w:delText xml:space="preserve"> bias</w:delText>
        </w:r>
        <w:r w:rsidR="001F447F">
          <w:rPr>
            <w:bCs/>
            <w:color w:val="000000" w:themeColor="text1"/>
          </w:rPr>
          <w:delText>, an</w:delText>
        </w:r>
        <w:r w:rsidR="00F21B2D">
          <w:rPr>
            <w:bCs/>
            <w:color w:val="000000" w:themeColor="text1"/>
          </w:rPr>
          <w:delText>y</w:delText>
        </w:r>
        <w:r w:rsidR="001F447F">
          <w:rPr>
            <w:bCs/>
            <w:color w:val="000000" w:themeColor="text1"/>
          </w:rPr>
          <w:delText xml:space="preserve"> unaccounted-for variable would have to</w:delText>
        </w:r>
        <w:r w:rsidR="00D22BC5">
          <w:rPr>
            <w:bCs/>
            <w:color w:val="000000" w:themeColor="text1"/>
          </w:rPr>
          <w:delText xml:space="preserve"> influence </w:delText>
        </w:r>
        <w:r w:rsidR="001F447F">
          <w:rPr>
            <w:bCs/>
            <w:color w:val="000000" w:themeColor="text1"/>
          </w:rPr>
          <w:delText>both ALS diagnosis and air pollution</w:delText>
        </w:r>
        <w:r w:rsidR="00C77F23" w:rsidRPr="00A56ADD">
          <w:rPr>
            <w:bCs/>
            <w:color w:val="000000" w:themeColor="text1"/>
          </w:rPr>
          <w:delText xml:space="preserve">. </w:delText>
        </w:r>
        <w:r w:rsidR="00F754B6" w:rsidRPr="00A56ADD">
          <w:rPr>
            <w:bCs/>
            <w:color w:val="000000" w:themeColor="text1"/>
          </w:rPr>
          <w:delText>BMI</w:delText>
        </w:r>
        <w:r w:rsidR="00B56C51" w:rsidRPr="00A56ADD">
          <w:rPr>
            <w:bCs/>
            <w:color w:val="000000" w:themeColor="text1"/>
          </w:rPr>
          <w:delText>,</w:delText>
        </w:r>
        <w:r w:rsidR="00B56C51">
          <w:rPr>
            <w:bCs/>
            <w:color w:val="000000" w:themeColor="text1"/>
          </w:rPr>
          <w:delText xml:space="preserve"> previously associated with ALS,</w:delText>
        </w:r>
        <w:r w:rsidR="00D942FC">
          <w:rPr>
            <w:bCs/>
            <w:color w:val="000000" w:themeColor="text1"/>
          </w:rPr>
          <w:fldChar w:fldCharType="begin"/>
        </w:r>
        <w:r w:rsidR="00CD7377">
          <w:rPr>
            <w:bCs/>
            <w:color w:val="000000" w:themeColor="text1"/>
          </w:rPr>
          <w:delInstrText xml:space="preserve"> ADDIN ZOTERO_ITEM CSL_CITATION {"citationID":"Y6fF8rlY","properties":{"formattedCitation":"\\super 76,77\\nosupersub{}","plainCitation":"76,77","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delInstrText>
        </w:r>
        <w:r w:rsidR="00D942FC">
          <w:rPr>
            <w:bCs/>
            <w:color w:val="000000" w:themeColor="text1"/>
          </w:rPr>
          <w:fldChar w:fldCharType="separate"/>
        </w:r>
        <w:r w:rsidR="00E52BA5" w:rsidRPr="00E52BA5">
          <w:rPr>
            <w:color w:val="000000"/>
            <w:vertAlign w:val="superscript"/>
          </w:rPr>
          <w:delText>76,77</w:delText>
        </w:r>
        <w:r w:rsidR="00D942FC">
          <w:rPr>
            <w:bCs/>
            <w:color w:val="000000" w:themeColor="text1"/>
          </w:rPr>
          <w:fldChar w:fldCharType="end"/>
        </w:r>
        <w:r w:rsidR="00A45EA1">
          <w:rPr>
            <w:bCs/>
            <w:color w:val="000000" w:themeColor="text1"/>
          </w:rPr>
          <w:delText xml:space="preserve"> would not </w:delText>
        </w:r>
        <w:r w:rsidR="00D851F2">
          <w:rPr>
            <w:bCs/>
            <w:color w:val="000000" w:themeColor="text1"/>
          </w:rPr>
          <w:delText>confound</w:delText>
        </w:r>
        <w:r w:rsidR="00A45EA1">
          <w:rPr>
            <w:bCs/>
            <w:color w:val="000000" w:themeColor="text1"/>
          </w:rPr>
          <w:delText xml:space="preserve"> the association between traffic-related air pollution and ALS</w:delText>
        </w:r>
        <w:r w:rsidR="00C214A3">
          <w:rPr>
            <w:bCs/>
            <w:color w:val="000000" w:themeColor="text1"/>
          </w:rPr>
          <w:delText>,</w:delText>
        </w:r>
        <w:r w:rsidR="00C214A3">
          <w:rPr>
            <w:bCs/>
            <w:color w:val="000000" w:themeColor="text1"/>
          </w:rPr>
          <w:fldChar w:fldCharType="begin"/>
        </w:r>
        <w:r w:rsidR="00E07D82">
          <w:rPr>
            <w:bCs/>
            <w:color w:val="000000" w:themeColor="text1"/>
          </w:rPr>
          <w:delInstrText xml:space="preserve"> ADDIN ZOTERO_ITEM CSL_CITATION {"citationID":"L6tJbvaJ","properties":{"formattedCitation":"\\super 75\\nosupersub{}","plainCitation":"75","noteIndex":0},"citationItems":[{"id":"7kzLWpes/owQc6hW9","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C214A3">
          <w:rPr>
            <w:bCs/>
            <w:color w:val="000000" w:themeColor="text1"/>
          </w:rPr>
          <w:fldChar w:fldCharType="separate"/>
        </w:r>
        <w:r w:rsidR="00E52BA5" w:rsidRPr="00E52BA5">
          <w:rPr>
            <w:color w:val="000000"/>
            <w:vertAlign w:val="superscript"/>
          </w:rPr>
          <w:delText>75</w:delText>
        </w:r>
        <w:r w:rsidR="00C214A3">
          <w:rPr>
            <w:bCs/>
            <w:color w:val="000000" w:themeColor="text1"/>
          </w:rPr>
          <w:fldChar w:fldCharType="end"/>
        </w:r>
        <w:r w:rsidR="00C214A3">
          <w:rPr>
            <w:bCs/>
            <w:color w:val="000000" w:themeColor="text1"/>
          </w:rPr>
          <w:delText xml:space="preserve"> as pollutant concentrations are derived independently from BMI distribution</w:delText>
        </w:r>
        <w:r w:rsidR="001D593D">
          <w:rPr>
            <w:bCs/>
            <w:color w:val="000000" w:themeColor="text1"/>
          </w:rPr>
          <w:delText xml:space="preserve">. </w:delText>
        </w:r>
        <w:r w:rsidR="002E2A4A">
          <w:rPr>
            <w:bCs/>
            <w:color w:val="000000" w:themeColor="text1"/>
          </w:rPr>
          <w:delText xml:space="preserve">Any </w:delText>
        </w:r>
        <w:r w:rsidR="001D593D">
          <w:rPr>
            <w:bCs/>
            <w:color w:val="000000" w:themeColor="text1"/>
          </w:rPr>
          <w:delText>BMI</w:delText>
        </w:r>
        <w:r w:rsidR="00163910">
          <w:rPr>
            <w:bCs/>
            <w:color w:val="000000" w:themeColor="text1"/>
          </w:rPr>
          <w:delText>-</w:delText>
        </w:r>
        <w:r w:rsidR="001D593D">
          <w:rPr>
            <w:bCs/>
            <w:color w:val="000000" w:themeColor="text1"/>
          </w:rPr>
          <w:delText>air pollution</w:delText>
        </w:r>
        <w:r w:rsidR="002E2A4A">
          <w:rPr>
            <w:bCs/>
            <w:color w:val="000000" w:themeColor="text1"/>
          </w:rPr>
          <w:delText xml:space="preserve"> association</w:delText>
        </w:r>
        <w:r w:rsidR="001D593D">
          <w:rPr>
            <w:bCs/>
            <w:color w:val="000000" w:themeColor="text1"/>
          </w:rPr>
          <w:delText xml:space="preserve"> in our study</w:delText>
        </w:r>
        <w:r w:rsidR="002E2A4A">
          <w:rPr>
            <w:bCs/>
            <w:color w:val="000000" w:themeColor="text1"/>
          </w:rPr>
          <w:delText>, thus,</w:delText>
        </w:r>
        <w:r w:rsidR="001D593D">
          <w:rPr>
            <w:bCs/>
            <w:color w:val="000000" w:themeColor="text1"/>
          </w:rPr>
          <w:delText xml:space="preserve"> would be via SES, </w:delText>
        </w:r>
        <w:r w:rsidR="00205861">
          <w:rPr>
            <w:bCs/>
            <w:color w:val="000000" w:themeColor="text1"/>
          </w:rPr>
          <w:delText xml:space="preserve">for </w:delText>
        </w:r>
        <w:r w:rsidR="001D593D">
          <w:rPr>
            <w:bCs/>
            <w:color w:val="000000" w:themeColor="text1"/>
          </w:rPr>
          <w:delText xml:space="preserve">which </w:delText>
        </w:r>
        <w:r w:rsidR="00EA1C66">
          <w:rPr>
            <w:bCs/>
            <w:color w:val="000000" w:themeColor="text1"/>
          </w:rPr>
          <w:delText xml:space="preserve">we adjusted </w:delText>
        </w:r>
        <w:r w:rsidR="001D593D">
          <w:rPr>
            <w:bCs/>
            <w:color w:val="000000" w:themeColor="text1"/>
          </w:rPr>
          <w:delText>at both</w:delText>
        </w:r>
        <w:r w:rsidR="00EA1C66">
          <w:rPr>
            <w:bCs/>
            <w:color w:val="000000" w:themeColor="text1"/>
          </w:rPr>
          <w:delText xml:space="preserve"> </w:delText>
        </w:r>
        <w:r w:rsidR="001D593D">
          <w:rPr>
            <w:bCs/>
            <w:color w:val="000000" w:themeColor="text1"/>
          </w:rPr>
          <w:delText xml:space="preserve">the </w:delText>
        </w:r>
        <w:r w:rsidR="00EA1C66">
          <w:rPr>
            <w:bCs/>
            <w:color w:val="000000" w:themeColor="text1"/>
          </w:rPr>
          <w:delText xml:space="preserve">individual and </w:delText>
        </w:r>
        <w:r w:rsidR="00EA1C66">
          <w:rPr>
            <w:bCs/>
            <w:color w:val="000000" w:themeColor="text1"/>
          </w:rPr>
          <w:lastRenderedPageBreak/>
          <w:delText>parish</w:delText>
        </w:r>
        <w:r w:rsidR="001D593D">
          <w:rPr>
            <w:bCs/>
            <w:color w:val="000000" w:themeColor="text1"/>
          </w:rPr>
          <w:delText xml:space="preserve"> </w:delText>
        </w:r>
        <w:r w:rsidR="00EA1C66">
          <w:rPr>
            <w:bCs/>
            <w:color w:val="000000" w:themeColor="text1"/>
          </w:rPr>
          <w:delText>level</w:delText>
        </w:r>
        <w:r w:rsidR="001D593D">
          <w:rPr>
            <w:bCs/>
            <w:color w:val="000000" w:themeColor="text1"/>
          </w:rPr>
          <w:delText>.</w:delText>
        </w:r>
      </w:del>
      <w:ins w:id="324" w:author="Parks, Robbie M" w:date="2022-04-26T11:45:00Z">
        <w:r w:rsidR="002C173D">
          <w:rPr>
            <w:bCs/>
            <w:color w:val="000000" w:themeColor="text1"/>
          </w:rPr>
          <w:t>.</w:t>
        </w:r>
      </w:ins>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del w:id="325" w:author="Parks, Robbie M" w:date="2022-04-26T11:45:00Z">
        <w:r w:rsidR="000451FE">
          <w:rPr>
            <w:bCs/>
            <w:color w:val="000000" w:themeColor="text1"/>
          </w:rPr>
          <w:fldChar w:fldCharType="begin"/>
        </w:r>
        <w:r w:rsidR="00CD7377">
          <w:rPr>
            <w:bCs/>
            <w:color w:val="000000" w:themeColor="text1"/>
          </w:rPr>
          <w:delInstrText xml:space="preserve"> ADDIN ZOTERO_ITEM CSL_CITATION {"citationID":"JjtmUVu5","properties":{"formattedCitation":"\\super 78\\nosupersub{}","plainCitation":"78","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E52BA5" w:rsidRPr="00E52BA5">
          <w:rPr>
            <w:color w:val="000000"/>
            <w:vertAlign w:val="superscript"/>
          </w:rPr>
          <w:delText>78</w:delText>
        </w:r>
        <w:r w:rsidR="000451FE">
          <w:rPr>
            <w:bCs/>
            <w:color w:val="000000" w:themeColor="text1"/>
          </w:rPr>
          <w:fldChar w:fldCharType="end"/>
        </w:r>
      </w:del>
      <w:ins w:id="326" w:author="Parks, Robbie M" w:date="2022-04-26T11:45:00Z">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While our analysis adjusted for marital status and household SES, many couples in Denmark cohabitate. This would 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ins>
    </w:p>
    <w:p w14:paraId="5FFCDC77" w14:textId="77777777" w:rsidR="00CF2FBA" w:rsidRPr="00CF2FBA" w:rsidRDefault="00CF2FBA" w:rsidP="004115DF">
      <w:pPr>
        <w:jc w:val="both"/>
        <w:rPr>
          <w:color w:val="000000" w:themeColor="text1"/>
        </w:rPr>
        <w:pPrChange w:id="327" w:author="Parks, Robbie M" w:date="2022-04-26T11:45:00Z">
          <w:pPr/>
        </w:pPrChange>
      </w:pPr>
    </w:p>
    <w:p w14:paraId="7B27D1CC" w14:textId="7DAC8C27" w:rsidR="00D06668" w:rsidRPr="00E8619A" w:rsidRDefault="00A66DD1" w:rsidP="004115DF">
      <w:pPr>
        <w:jc w:val="both"/>
        <w:rPr>
          <w:i/>
          <w:rPrChange w:id="328" w:author="Parks, Robbie M" w:date="2022-04-26T11:45:00Z">
            <w:rPr>
              <w:b/>
            </w:rPr>
          </w:rPrChange>
        </w:rPr>
        <w:pPrChange w:id="329" w:author="Parks, Robbie M" w:date="2022-04-26T11:45:00Z">
          <w:pPr/>
        </w:pPrChange>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ins w:id="330" w:author="Parks, Robbie M" w:date="2022-04-26T11:45:00Z">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015CE0">
          <w:t>since</w:t>
        </w:r>
        <w:r w:rsidR="00742BC3" w:rsidRPr="00742BC3">
          <w:t xml:space="preserve"> BKMR is not </w:t>
        </w:r>
        <w:r w:rsidR="00125825">
          <w:t xml:space="preserve">currently </w:t>
        </w:r>
        <w:r w:rsidR="00742BC3" w:rsidRPr="00742BC3">
          <w:t>appropriate for case-control studies.</w:t>
        </w:r>
        <w:r w:rsidR="00742BC3">
          <w:rPr>
            <w:i/>
            <w:iCs/>
          </w:rPr>
          <w:t xml:space="preserve"> </w:t>
        </w:r>
      </w:ins>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del w:id="331" w:author="Parks, Robbie M" w:date="2022-04-26T11:45:00Z">
        <w:r w:rsidR="00AA66DE" w:rsidRPr="00BE40FA">
          <w:rPr>
            <w:color w:val="000000" w:themeColor="text1"/>
          </w:rPr>
          <w:fldChar w:fldCharType="begin"/>
        </w:r>
        <w:r w:rsidR="00F63D77">
          <w:rPr>
            <w:color w:val="000000" w:themeColor="text1"/>
          </w:rPr>
          <w:delInstrText xml:space="preserve"> ADDIN ZOTERO_ITEM CSL_CITATION {"citationID":"Nk8XN46w","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delInstrText>
        </w:r>
        <w:r w:rsidR="00AA66DE" w:rsidRPr="00BE40FA">
          <w:rPr>
            <w:color w:val="000000" w:themeColor="text1"/>
          </w:rPr>
          <w:fldChar w:fldCharType="separate"/>
        </w:r>
        <w:r w:rsidR="00E52BA5" w:rsidRPr="00E52BA5">
          <w:rPr>
            <w:color w:val="000000"/>
            <w:vertAlign w:val="superscript"/>
          </w:rPr>
          <w:delText>4</w:delText>
        </w:r>
        <w:r w:rsidR="00AA66DE" w:rsidRPr="00BE40FA">
          <w:rPr>
            <w:color w:val="000000" w:themeColor="text1"/>
          </w:rPr>
          <w:fldChar w:fldCharType="end"/>
        </w:r>
      </w:del>
      <w:ins w:id="332" w:author="Parks, Robbie M" w:date="2022-04-26T11:45:00Z">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ins>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del w:id="333" w:author="Parks, Robbie M" w:date="2022-04-26T11:45:00Z">
        <w:r w:rsidR="00464CA7">
          <w:rPr>
            <w:color w:val="000000" w:themeColor="text1"/>
          </w:rPr>
          <w:delText xml:space="preserve"> </w:delText>
        </w:r>
      </w:del>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ins w:id="334" w:author="Parks, Robbie M" w:date="2022-04-26T11:45:00Z">
        <w:r>
          <w:t xml:space="preserve"> </w:t>
        </w:r>
      </w:ins>
      <w:r w:rsidRPr="00E31758">
        <w:rPr>
          <w:rPrChange w:id="335" w:author="Parks, Robbie M" w:date="2022-04-26T11:45:00Z">
            <w:rPr>
              <w:b/>
            </w:rPr>
          </w:rPrChange>
        </w:rPr>
        <w:fldChar w:fldCharType="begin"/>
      </w:r>
      <w:r w:rsidR="00DC1374">
        <w:instrText xml:space="preserve"> ADDIN ZOTERO_BIBL {"uncited":[],"omitted":[],"custom":[]} CSL_BIBLIOGRAPHY </w:instrText>
      </w:r>
      <w:r w:rsidRPr="00E31758">
        <w:rPr>
          <w:rPrChange w:id="336" w:author="Parks, Robbie M" w:date="2022-04-26T11:45:00Z">
            <w:rPr>
              <w:b/>
            </w:rPr>
          </w:rPrChange>
        </w:rPr>
        <w:fldChar w:fldCharType="separate"/>
      </w:r>
      <w:r w:rsidR="00DC1374" w:rsidRPr="00DC1374">
        <w:t xml:space="preserve">1. </w:t>
      </w:r>
      <w:r w:rsidR="00DC1374" w:rsidRPr="00DC1374">
        <w:tab/>
        <w:t xml:space="preserve">Rowland LP, </w:t>
      </w:r>
      <w:proofErr w:type="spellStart"/>
      <w:r w:rsidR="00DC1374" w:rsidRPr="00DC1374">
        <w:t>Shneider</w:t>
      </w:r>
      <w:proofErr w:type="spellEnd"/>
      <w:r w:rsidR="00DC1374" w:rsidRPr="00DC1374">
        <w:t xml:space="preserve">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r>
      <w:proofErr w:type="spellStart"/>
      <w:r w:rsidRPr="00DC1374">
        <w:t>Chio</w:t>
      </w:r>
      <w:proofErr w:type="spellEnd"/>
      <w:r w:rsidRPr="00DC1374">
        <w:t xml:space="preserve"> A, </w:t>
      </w:r>
      <w:proofErr w:type="spellStart"/>
      <w:r w:rsidRPr="00DC1374">
        <w:t>Logroscino</w:t>
      </w:r>
      <w:proofErr w:type="spellEnd"/>
      <w:r w:rsidRPr="00DC1374">
        <w:t xml:space="preserve">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w:t>
      </w:r>
      <w:proofErr w:type="spellStart"/>
      <w:r w:rsidRPr="00DC1374">
        <w:t>Borasio</w:t>
      </w:r>
      <w:proofErr w:type="spellEnd"/>
      <w:r w:rsidRPr="00DC1374">
        <w:t xml:space="preserve">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w:t>
      </w:r>
      <w:proofErr w:type="spellStart"/>
      <w:r w:rsidRPr="00DC1374">
        <w:t>Chio</w:t>
      </w:r>
      <w:proofErr w:type="spellEnd"/>
      <w:r w:rsidRPr="00DC1374">
        <w:t xml:space="preserve">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w:t>
      </w:r>
      <w:proofErr w:type="spellStart"/>
      <w:r w:rsidRPr="00DC1374">
        <w:t>Chio</w:t>
      </w:r>
      <w:proofErr w:type="spellEnd"/>
      <w:r w:rsidRPr="00DC1374">
        <w:t xml:space="preserve">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r>
      <w:proofErr w:type="spellStart"/>
      <w:r w:rsidRPr="00DC1374">
        <w:t>Oskarsson</w:t>
      </w:r>
      <w:proofErr w:type="spellEnd"/>
      <w:r w:rsidRPr="00DC1374">
        <w:t xml:space="preserve"> B, Horton DK, </w:t>
      </w:r>
      <w:proofErr w:type="spellStart"/>
      <w:r w:rsidRPr="00DC1374">
        <w:t>Mitsumoto</w:t>
      </w:r>
      <w:proofErr w:type="spellEnd"/>
      <w:r w:rsidRPr="00DC1374">
        <w:t xml:space="preserve">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r>
      <w:proofErr w:type="spellStart"/>
      <w:r w:rsidRPr="00DC1374">
        <w:t>Longinetti</w:t>
      </w:r>
      <w:proofErr w:type="spellEnd"/>
      <w:r w:rsidRPr="00DC1374">
        <w:t xml:space="preserve">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w:t>
      </w:r>
      <w:proofErr w:type="spellStart"/>
      <w:r w:rsidRPr="00DC1374">
        <w:t>Auten</w:t>
      </w:r>
      <w:proofErr w:type="spellEnd"/>
      <w:r w:rsidRPr="00DC1374">
        <w:t xml:space="preserve">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r>
      <w:proofErr w:type="spellStart"/>
      <w:r w:rsidRPr="00DC1374">
        <w:t>Zanobetti</w:t>
      </w:r>
      <w:proofErr w:type="spellEnd"/>
      <w:r w:rsidRPr="00DC1374">
        <w:t xml:space="preserve">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w:t>
      </w:r>
      <w:proofErr w:type="spellStart"/>
      <w:r w:rsidRPr="00DC1374">
        <w:t>Surace</w:t>
      </w:r>
      <w:proofErr w:type="spellEnd"/>
      <w:r w:rsidRPr="00DC1374">
        <w:t xml:space="preserve"> MJ, McDonald J, Block ML. Air pollution &amp; the brain: </w:t>
      </w:r>
      <w:proofErr w:type="spellStart"/>
      <w:r w:rsidRPr="00DC1374">
        <w:t>Subchronic</w:t>
      </w:r>
      <w:proofErr w:type="spellEnd"/>
      <w:r w:rsidRPr="00DC1374">
        <w:t xml:space="preserve">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r>
      <w:proofErr w:type="spellStart"/>
      <w:r w:rsidRPr="00DC1374">
        <w:t>Heusinkveld</w:t>
      </w:r>
      <w:proofErr w:type="spellEnd"/>
      <w:r w:rsidRPr="00DC1374">
        <w:t xml:space="preserve"> HJ, </w:t>
      </w:r>
      <w:proofErr w:type="spellStart"/>
      <w:r w:rsidRPr="00DC1374">
        <w:t>Wahle</w:t>
      </w:r>
      <w:proofErr w:type="spellEnd"/>
      <w:r w:rsidRPr="00DC1374">
        <w:t xml:space="preserv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w:t>
      </w:r>
      <w:proofErr w:type="spellStart"/>
      <w:r w:rsidRPr="00DC1374">
        <w:t>Alexeeff</w:t>
      </w:r>
      <w:proofErr w:type="spellEnd"/>
      <w:r w:rsidRPr="00DC1374">
        <w:t xml:space="preserve">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r>
      <w:proofErr w:type="spellStart"/>
      <w:r w:rsidRPr="00DC1374">
        <w:t>Dubowsky</w:t>
      </w:r>
      <w:proofErr w:type="spellEnd"/>
      <w:r w:rsidRPr="00DC1374">
        <w:t xml:space="preserve">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r>
      <w:proofErr w:type="spellStart"/>
      <w:r w:rsidRPr="00DC1374">
        <w:t>Ruckerl</w:t>
      </w:r>
      <w:proofErr w:type="spellEnd"/>
      <w:r w:rsidRPr="00DC1374">
        <w:t xml:space="preserve"> R, </w:t>
      </w:r>
      <w:proofErr w:type="spellStart"/>
      <w:r w:rsidRPr="00DC1374">
        <w:t>Ibald</w:t>
      </w:r>
      <w:proofErr w:type="spellEnd"/>
      <w:r w:rsidRPr="00DC1374">
        <w:t xml:space="preserve">-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w:t>
      </w:r>
      <w:proofErr w:type="spellStart"/>
      <w:r w:rsidRPr="00DC1374">
        <w:t>Moebus</w:t>
      </w:r>
      <w:proofErr w:type="spellEnd"/>
      <w:r w:rsidRPr="00DC1374">
        <w:t xml:space="preserve"> S, </w:t>
      </w:r>
      <w:proofErr w:type="spellStart"/>
      <w:r w:rsidRPr="00DC1374">
        <w:t>Dragano</w:t>
      </w:r>
      <w:proofErr w:type="spellEnd"/>
      <w:r w:rsidRPr="00DC1374">
        <w:t xml:space="preserve">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w:t>
      </w:r>
      <w:proofErr w:type="spellStart"/>
      <w:r w:rsidRPr="00DC1374">
        <w:t>Su</w:t>
      </w:r>
      <w:proofErr w:type="spellEnd"/>
      <w:r w:rsidRPr="00DC1374">
        <w:t xml:space="preserve">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w:t>
      </w:r>
      <w:proofErr w:type="spellStart"/>
      <w:r w:rsidRPr="00DC1374">
        <w:t>Sioutas</w:t>
      </w:r>
      <w:proofErr w:type="spellEnd"/>
      <w:r w:rsidRPr="00DC1374">
        <w:t xml:space="preserve">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r>
      <w:proofErr w:type="spellStart"/>
      <w:r w:rsidRPr="00DC1374">
        <w:t>Sørensen</w:t>
      </w:r>
      <w:proofErr w:type="spellEnd"/>
      <w:r w:rsidRPr="00DC1374">
        <w:t xml:space="preserve"> M, </w:t>
      </w:r>
      <w:proofErr w:type="spellStart"/>
      <w:r w:rsidRPr="00DC1374">
        <w:t>Daneshvar</w:t>
      </w:r>
      <w:proofErr w:type="spellEnd"/>
      <w:r w:rsidRPr="00DC1374">
        <w:t xml:space="preserve">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Block ML, Calderón-</w:t>
      </w:r>
      <w:proofErr w:type="spellStart"/>
      <w:r w:rsidRPr="00DC1374">
        <w:t>Garcidueñas</w:t>
      </w:r>
      <w:proofErr w:type="spellEnd"/>
      <w:r w:rsidRPr="00DC1374">
        <w:t xml:space="preserve">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w:t>
      </w:r>
      <w:proofErr w:type="spellStart"/>
      <w:r w:rsidRPr="00DC1374">
        <w:t>Santella</w:t>
      </w:r>
      <w:proofErr w:type="spellEnd"/>
      <w:r w:rsidRPr="00DC1374">
        <w:t xml:space="preserve"> RM, </w:t>
      </w:r>
      <w:proofErr w:type="spellStart"/>
      <w:r w:rsidRPr="00DC1374">
        <w:t>Mitsumoto</w:t>
      </w:r>
      <w:proofErr w:type="spellEnd"/>
      <w:r w:rsidRPr="00DC1374">
        <w:t xml:space="preserve">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w:t>
      </w:r>
      <w:proofErr w:type="spellStart"/>
      <w:r w:rsidRPr="00DC1374">
        <w:t>Barchowsky</w:t>
      </w:r>
      <w:proofErr w:type="spellEnd"/>
      <w:r w:rsidRPr="00DC1374">
        <w:t xml:space="preserve">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r>
      <w:proofErr w:type="spellStart"/>
      <w:r w:rsidRPr="00DC1374">
        <w:t>Seelen</w:t>
      </w:r>
      <w:proofErr w:type="spellEnd"/>
      <w:r w:rsidRPr="00DC1374">
        <w:t xml:space="preserve"> M, Toro CRA, </w:t>
      </w:r>
      <w:proofErr w:type="spellStart"/>
      <w:r w:rsidRPr="00DC1374">
        <w:t>Veldink</w:t>
      </w:r>
      <w:proofErr w:type="spellEnd"/>
      <w:r w:rsidRPr="00DC1374">
        <w:t xml:space="preserve">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r>
      <w:proofErr w:type="spellStart"/>
      <w:r w:rsidRPr="00DC1374">
        <w:t>Strak</w:t>
      </w:r>
      <w:proofErr w:type="spellEnd"/>
      <w:r w:rsidRPr="00DC1374">
        <w:t xml:space="preserve"> M, </w:t>
      </w:r>
      <w:proofErr w:type="spellStart"/>
      <w:r w:rsidRPr="00DC1374">
        <w:t>Weinmayr</w:t>
      </w:r>
      <w:proofErr w:type="spellEnd"/>
      <w:r w:rsidRPr="00DC1374">
        <w:t xml:space="preserve"> G, </w:t>
      </w:r>
      <w:proofErr w:type="spellStart"/>
      <w:r w:rsidRPr="00DC1374">
        <w:t>Rodopoulou</w:t>
      </w:r>
      <w:proofErr w:type="spellEnd"/>
      <w:r w:rsidRPr="00DC1374">
        <w:t xml:space="preserve"> S, et al. </w:t>
      </w:r>
      <w:proofErr w:type="gramStart"/>
      <w:r w:rsidRPr="00DC1374">
        <w:t>Long term</w:t>
      </w:r>
      <w:proofErr w:type="gramEnd"/>
      <w:r w:rsidRPr="00DC1374">
        <w:t xml:space="preserve">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r>
      <w:proofErr w:type="spellStart"/>
      <w:r w:rsidRPr="00DC1374">
        <w:t>Hamra</w:t>
      </w:r>
      <w:proofErr w:type="spellEnd"/>
      <w:r w:rsidRPr="00DC1374">
        <w:t xml:space="preserve"> GB, Laden F, Cohen AJ, </w:t>
      </w:r>
      <w:proofErr w:type="spellStart"/>
      <w:r w:rsidRPr="00DC1374">
        <w:t>Raaschou</w:t>
      </w:r>
      <w:proofErr w:type="spellEnd"/>
      <w:r w:rsidRPr="00DC1374">
        <w:t xml:space="preserve">-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w:t>
      </w:r>
      <w:proofErr w:type="spellStart"/>
      <w:r w:rsidRPr="00DC1374">
        <w:t>Kwong</w:t>
      </w:r>
      <w:proofErr w:type="spellEnd"/>
      <w:r w:rsidRPr="00DC1374">
        <w:t xml:space="preserve">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w:t>
      </w:r>
      <w:proofErr w:type="spellStart"/>
      <w:r w:rsidRPr="00DC1374">
        <w:t>Abuawad</w:t>
      </w:r>
      <w:proofErr w:type="spellEnd"/>
      <w:r w:rsidRPr="00DC1374">
        <w:t xml:space="preserve">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w:t>
      </w:r>
      <w:proofErr w:type="spellStart"/>
      <w:r w:rsidRPr="00DC1374">
        <w:t>Sandegaard</w:t>
      </w:r>
      <w:proofErr w:type="spellEnd"/>
      <w:r w:rsidRPr="00DC1374">
        <w:t xml:space="preserve"> JL, Ehrenstein V, Pedersen L, </w:t>
      </w:r>
      <w:proofErr w:type="spellStart"/>
      <w:r w:rsidRPr="00DC1374">
        <w:t>Sørensen</w:t>
      </w:r>
      <w:proofErr w:type="spellEnd"/>
      <w:r w:rsidRPr="00DC1374">
        <w:t xml:space="preserve"> HT. The Danish National Patient Registry: A review of content, data quality, and research potential. </w:t>
      </w:r>
      <w:r w:rsidRPr="00DC1374">
        <w:rPr>
          <w:i/>
          <w:iCs/>
        </w:rPr>
        <w:t>Clinical epidemiology</w:t>
      </w:r>
      <w:r w:rsidRPr="00DC1374">
        <w:t>. 2015;7:449.</w:t>
      </w:r>
    </w:p>
    <w:p w14:paraId="02EDAACB" w14:textId="5F89BD23" w:rsidR="00DC1374" w:rsidRPr="00DC1374" w:rsidRDefault="00591DE5" w:rsidP="00DC1374">
      <w:pPr>
        <w:pStyle w:val="Bibliography"/>
        <w:rPr>
          <w:ins w:id="337" w:author="Parks, Robbie M" w:date="2022-04-26T11:45:00Z"/>
        </w:rPr>
      </w:pPr>
      <w:del w:id="338" w:author="Parks, Robbie M" w:date="2022-04-26T11:45:00Z">
        <w:r w:rsidRPr="00591DE5">
          <w:delText>46</w:delText>
        </w:r>
      </w:del>
      <w:ins w:id="339" w:author="Parks, Robbie M" w:date="2022-04-26T11:45:00Z">
        <w:r w:rsidR="00DC1374" w:rsidRPr="00DC1374">
          <w:t xml:space="preserve">46. </w:t>
        </w:r>
        <w:r w:rsidR="00DC1374" w:rsidRPr="00DC1374">
          <w:tab/>
        </w:r>
        <w:proofErr w:type="spellStart"/>
        <w:r w:rsidR="00DC1374" w:rsidRPr="00DC1374">
          <w:t>Trabjerg</w:t>
        </w:r>
        <w:proofErr w:type="spellEnd"/>
        <w:r w:rsidR="00DC1374" w:rsidRPr="00DC1374">
          <w:t xml:space="preserve"> BB, Garton FC, van </w:t>
        </w:r>
        <w:proofErr w:type="spellStart"/>
        <w:r w:rsidR="00DC1374" w:rsidRPr="00DC1374">
          <w:t>Rheenen</w:t>
        </w:r>
        <w:proofErr w:type="spellEnd"/>
        <w:r w:rsidR="00DC1374" w:rsidRPr="00DC1374">
          <w:t xml:space="preserve"> W, et al. ALS in Danish registries: heritability and links to psychiatric and cardiovascular disorders. </w:t>
        </w:r>
        <w:r w:rsidR="00DC1374" w:rsidRPr="00DC1374">
          <w:rPr>
            <w:i/>
            <w:iCs/>
          </w:rPr>
          <w:t>Neurology Genetics</w:t>
        </w:r>
        <w:r w:rsidR="00DC1374" w:rsidRPr="00DC1374">
          <w:t>. 2020;6(2).</w:t>
        </w:r>
      </w:ins>
    </w:p>
    <w:p w14:paraId="72BDEF4E" w14:textId="77777777" w:rsidR="00DC1374" w:rsidRPr="00DC1374" w:rsidRDefault="00DC1374" w:rsidP="00DC1374">
      <w:pPr>
        <w:pStyle w:val="Bibliography"/>
        <w:rPr>
          <w:ins w:id="340" w:author="Parks, Robbie M" w:date="2022-04-26T11:45:00Z"/>
        </w:rPr>
      </w:pPr>
      <w:ins w:id="341" w:author="Parks, Robbie M" w:date="2022-04-26T11:45:00Z">
        <w:r w:rsidRPr="00DC1374">
          <w:t xml:space="preserve">47. </w:t>
        </w:r>
        <w:r w:rsidRPr="00DC1374">
          <w:tab/>
          <w:t xml:space="preserve">Mathis S, </w:t>
        </w:r>
        <w:proofErr w:type="spellStart"/>
        <w:r w:rsidRPr="00DC1374">
          <w:t>Goizet</w:t>
        </w:r>
        <w:proofErr w:type="spellEnd"/>
        <w:r w:rsidRPr="00DC1374">
          <w:t xml:space="preserve"> C, </w:t>
        </w:r>
        <w:proofErr w:type="spellStart"/>
        <w:r w:rsidRPr="00DC1374">
          <w:t>Soulages</w:t>
        </w:r>
        <w:proofErr w:type="spellEnd"/>
        <w:r w:rsidRPr="00DC1374">
          <w:t xml:space="preserve"> A, </w:t>
        </w:r>
        <w:proofErr w:type="spellStart"/>
        <w:r w:rsidRPr="00DC1374">
          <w:t>Vallat</w:t>
        </w:r>
        <w:proofErr w:type="spellEnd"/>
        <w:r w:rsidRPr="00DC1374">
          <w:t xml:space="preserve"> JM, Le Masson G. Genetics of amyotrophic lateral sclerosis: A review. </w:t>
        </w:r>
        <w:r w:rsidRPr="00DC1374">
          <w:rPr>
            <w:i/>
            <w:iCs/>
          </w:rPr>
          <w:t>Journal of the Neurological Sciences</w:t>
        </w:r>
        <w:r w:rsidRPr="00DC1374">
          <w:t>. 2019;399:217-226.</w:t>
        </w:r>
      </w:ins>
    </w:p>
    <w:p w14:paraId="7B928111" w14:textId="77777777" w:rsidR="00DC1374" w:rsidRPr="00DC1374" w:rsidRDefault="00DC1374" w:rsidP="00DC1374">
      <w:pPr>
        <w:pStyle w:val="Bibliography"/>
      </w:pPr>
      <w:ins w:id="342" w:author="Parks, Robbie M" w:date="2022-04-26T11:45:00Z">
        <w:r w:rsidRPr="00DC1374">
          <w:t>48</w:t>
        </w:r>
      </w:ins>
      <w:r w:rsidRPr="00DC1374">
        <w:t xml:space="preserve">. </w:t>
      </w:r>
      <w:r w:rsidRPr="00DC1374">
        <w:tab/>
        <w:t xml:space="preserve">Kioumourtzoglou MA, Seals RM, </w:t>
      </w:r>
      <w:proofErr w:type="spellStart"/>
      <w:r w:rsidRPr="00DC1374">
        <w:t>Himmerslev</w:t>
      </w:r>
      <w:proofErr w:type="spellEnd"/>
      <w:r w:rsidRPr="00DC1374">
        <w:t xml:space="preserve"> L, </w:t>
      </w:r>
      <w:proofErr w:type="spellStart"/>
      <w:r w:rsidRPr="00DC1374">
        <w:t>Gredal</w:t>
      </w:r>
      <w:proofErr w:type="spellEnd"/>
      <w:r w:rsidRPr="00DC1374">
        <w:t xml:space="preserve">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4229C30D" w:rsidR="00DC1374" w:rsidRPr="00DC1374" w:rsidRDefault="00591DE5" w:rsidP="00DC1374">
      <w:pPr>
        <w:pStyle w:val="Bibliography"/>
      </w:pPr>
      <w:del w:id="343" w:author="Parks, Robbie M" w:date="2022-04-26T11:45:00Z">
        <w:r w:rsidRPr="00591DE5">
          <w:delText>47</w:delText>
        </w:r>
      </w:del>
      <w:ins w:id="344" w:author="Parks, Robbie M" w:date="2022-04-26T11:45:00Z">
        <w:r w:rsidR="00DC1374" w:rsidRPr="00DC1374">
          <w:t>49</w:t>
        </w:r>
      </w:ins>
      <w:r w:rsidR="00DC1374" w:rsidRPr="00DC1374">
        <w:t xml:space="preserve">. </w:t>
      </w:r>
      <w:r w:rsidR="00DC1374" w:rsidRPr="00DC1374">
        <w:tab/>
        <w:t xml:space="preserve">Pedersen CB. The Danish civil registration system. </w:t>
      </w:r>
      <w:r w:rsidR="00DC1374" w:rsidRPr="00DC1374">
        <w:rPr>
          <w:i/>
          <w:iCs/>
        </w:rPr>
        <w:t>Scandinavian journal of public health</w:t>
      </w:r>
      <w:r w:rsidR="00DC1374" w:rsidRPr="00DC1374">
        <w:t>. 2011;39(7_suppl):22-25.</w:t>
      </w:r>
    </w:p>
    <w:p w14:paraId="29526814" w14:textId="572CB3AC" w:rsidR="00DC1374" w:rsidRPr="00DC1374" w:rsidRDefault="00591DE5" w:rsidP="00DC1374">
      <w:pPr>
        <w:pStyle w:val="Bibliography"/>
        <w:rPr>
          <w:ins w:id="345" w:author="Parks, Robbie M" w:date="2022-04-26T11:45:00Z"/>
        </w:rPr>
      </w:pPr>
      <w:del w:id="346" w:author="Parks, Robbie M" w:date="2022-04-26T11:45:00Z">
        <w:r w:rsidRPr="00591DE5">
          <w:delText>48</w:delText>
        </w:r>
      </w:del>
      <w:ins w:id="347" w:author="Parks, Robbie M" w:date="2022-04-26T11:45:00Z">
        <w:r w:rsidR="00DC1374" w:rsidRPr="00DC1374">
          <w:t xml:space="preserve">50. </w:t>
        </w:r>
        <w:r w:rsidR="00DC1374" w:rsidRPr="00DC1374">
          <w:tab/>
        </w:r>
        <w:proofErr w:type="spellStart"/>
        <w:r w:rsidR="00DC1374" w:rsidRPr="00DC1374">
          <w:t>Langholz</w:t>
        </w:r>
        <w:proofErr w:type="spellEnd"/>
        <w:r w:rsidR="00DC1374" w:rsidRPr="00DC1374">
          <w:t xml:space="preserve"> B, Goldstein L. Risk set sampling in epidemiologic cohort studies. </w:t>
        </w:r>
        <w:r w:rsidR="00DC1374" w:rsidRPr="00DC1374">
          <w:rPr>
            <w:i/>
            <w:iCs/>
          </w:rPr>
          <w:t>Statistical Science</w:t>
        </w:r>
        <w:r w:rsidR="00DC1374" w:rsidRPr="00DC1374">
          <w:t>. Published online 1996:35-53.</w:t>
        </w:r>
      </w:ins>
    </w:p>
    <w:p w14:paraId="596F8CCC" w14:textId="77777777" w:rsidR="00DC1374" w:rsidRPr="00DC1374" w:rsidRDefault="00DC1374" w:rsidP="00DC1374">
      <w:pPr>
        <w:pStyle w:val="Bibliography"/>
      </w:pPr>
      <w:ins w:id="348" w:author="Parks, Robbie M" w:date="2022-04-26T11:45:00Z">
        <w:r w:rsidRPr="00DC1374">
          <w:t>51</w:t>
        </w:r>
      </w:ins>
      <w:r w:rsidRPr="00DC1374">
        <w:t xml:space="preserve">. </w:t>
      </w:r>
      <w:r w:rsidRPr="00DC1374">
        <w:tab/>
      </w:r>
      <w:proofErr w:type="spellStart"/>
      <w:r w:rsidRPr="00DC1374">
        <w:t>Sillman</w:t>
      </w:r>
      <w:proofErr w:type="spellEnd"/>
      <w:r w:rsidRPr="00DC1374">
        <w:t xml:space="preserve"> S. The relation between ozone, NOx and hydrocarbons in urban and polluted rural environments. </w:t>
      </w:r>
      <w:r w:rsidRPr="00DC1374">
        <w:rPr>
          <w:i/>
          <w:iCs/>
        </w:rPr>
        <w:t>Atmospheric Environment</w:t>
      </w:r>
      <w:r w:rsidRPr="00DC1374">
        <w:t>. 1999;33(12):1821-1845.</w:t>
      </w:r>
    </w:p>
    <w:p w14:paraId="27795D88" w14:textId="68F5A12D" w:rsidR="00DC1374" w:rsidRPr="00DC1374" w:rsidRDefault="00591DE5" w:rsidP="00DC1374">
      <w:pPr>
        <w:pStyle w:val="Bibliography"/>
      </w:pPr>
      <w:del w:id="349" w:author="Parks, Robbie M" w:date="2022-04-26T11:45:00Z">
        <w:r w:rsidRPr="00591DE5">
          <w:delText>49</w:delText>
        </w:r>
      </w:del>
      <w:ins w:id="350" w:author="Parks, Robbie M" w:date="2022-04-26T11:45:00Z">
        <w:r w:rsidR="00DC1374" w:rsidRPr="00DC1374">
          <w:t>52</w:t>
        </w:r>
      </w:ins>
      <w:r w:rsidR="00DC1374" w:rsidRPr="00DC1374">
        <w:t xml:space="preserve">. </w:t>
      </w:r>
      <w:r w:rsidR="00DC1374" w:rsidRPr="00DC1374">
        <w:tab/>
        <w:t xml:space="preserve">Khan J, </w:t>
      </w:r>
      <w:proofErr w:type="spellStart"/>
      <w:r w:rsidR="00DC1374" w:rsidRPr="00DC1374">
        <w:t>Kakosimos</w:t>
      </w:r>
      <w:proofErr w:type="spellEnd"/>
      <w:r w:rsidR="00DC1374" w:rsidRPr="00DC1374">
        <w:t xml:space="preserve"> K, </w:t>
      </w:r>
      <w:proofErr w:type="spellStart"/>
      <w:r w:rsidR="00DC1374" w:rsidRPr="00DC1374">
        <w:t>Raaschou</w:t>
      </w:r>
      <w:proofErr w:type="spellEnd"/>
      <w:r w:rsidR="00DC1374" w:rsidRPr="00DC1374">
        <w:t xml:space="preserve">-Nielsen O, et al. Development and performance evaluation of new </w:t>
      </w:r>
      <w:proofErr w:type="spellStart"/>
      <w:r w:rsidR="00DC1374" w:rsidRPr="00DC1374">
        <w:t>AirGIS</w:t>
      </w:r>
      <w:proofErr w:type="spellEnd"/>
      <w:r w:rsidR="00DC1374" w:rsidRPr="00DC1374">
        <w:t xml:space="preserve">–a GIS based air pollution and human exposure modelling system. </w:t>
      </w:r>
      <w:r w:rsidR="00DC1374" w:rsidRPr="00DC1374">
        <w:rPr>
          <w:i/>
          <w:iCs/>
        </w:rPr>
        <w:t>Atmospheric environment</w:t>
      </w:r>
      <w:r w:rsidR="00DC1374" w:rsidRPr="00DC1374">
        <w:t>. 2019;198:102-121.</w:t>
      </w:r>
    </w:p>
    <w:p w14:paraId="7605E1B3" w14:textId="3235376E" w:rsidR="00DC1374" w:rsidRPr="00DC1374" w:rsidRDefault="00591DE5" w:rsidP="00DC1374">
      <w:pPr>
        <w:pStyle w:val="Bibliography"/>
      </w:pPr>
      <w:del w:id="351" w:author="Parks, Robbie M" w:date="2022-04-26T11:45:00Z">
        <w:r w:rsidRPr="00591DE5">
          <w:delText>50</w:delText>
        </w:r>
      </w:del>
      <w:ins w:id="352" w:author="Parks, Robbie M" w:date="2022-04-26T11:45:00Z">
        <w:r w:rsidR="00DC1374" w:rsidRPr="00DC1374">
          <w:t>53</w:t>
        </w:r>
      </w:ins>
      <w:r w:rsidR="00DC1374" w:rsidRPr="00DC1374">
        <w:t xml:space="preserve">. </w:t>
      </w:r>
      <w:r w:rsidR="00DC1374" w:rsidRPr="00DC1374">
        <w:tab/>
        <w:t xml:space="preserve">Brandt J, Christensen JH, </w:t>
      </w:r>
      <w:proofErr w:type="spellStart"/>
      <w:r w:rsidR="00DC1374" w:rsidRPr="00DC1374">
        <w:t>Frohn</w:t>
      </w:r>
      <w:proofErr w:type="spellEnd"/>
      <w:r w:rsidR="00DC1374" w:rsidRPr="00DC1374">
        <w:t xml:space="preserve"> LM, </w:t>
      </w:r>
      <w:proofErr w:type="spellStart"/>
      <w:r w:rsidR="00DC1374" w:rsidRPr="00DC1374">
        <w:t>Palmgren</w:t>
      </w:r>
      <w:proofErr w:type="spellEnd"/>
      <w:r w:rsidR="00DC1374" w:rsidRPr="00DC1374">
        <w:t xml:space="preserve"> F, </w:t>
      </w:r>
      <w:proofErr w:type="spellStart"/>
      <w:r w:rsidR="00DC1374" w:rsidRPr="00DC1374">
        <w:t>Berkowicz</w:t>
      </w:r>
      <w:proofErr w:type="spellEnd"/>
      <w:r w:rsidR="00DC1374" w:rsidRPr="00DC1374">
        <w:t xml:space="preserve"> R, </w:t>
      </w:r>
      <w:proofErr w:type="spellStart"/>
      <w:r w:rsidR="00DC1374" w:rsidRPr="00DC1374">
        <w:t>Zlatev</w:t>
      </w:r>
      <w:proofErr w:type="spellEnd"/>
      <w:r w:rsidR="00DC1374" w:rsidRPr="00DC1374">
        <w:t xml:space="preserve"> Z. Operational air pollution forecasts from European to local scale. </w:t>
      </w:r>
      <w:r w:rsidR="00DC1374" w:rsidRPr="00DC1374">
        <w:rPr>
          <w:i/>
          <w:iCs/>
        </w:rPr>
        <w:t>Atmospheric Environment</w:t>
      </w:r>
      <w:r w:rsidR="00DC1374" w:rsidRPr="00DC1374">
        <w:t>. 2001;35:S91-S98.</w:t>
      </w:r>
    </w:p>
    <w:p w14:paraId="5AB0922D" w14:textId="3E9C4902" w:rsidR="00DC1374" w:rsidRPr="00DC1374" w:rsidRDefault="00591DE5" w:rsidP="00DC1374">
      <w:pPr>
        <w:pStyle w:val="Bibliography"/>
      </w:pPr>
      <w:del w:id="353" w:author="Parks, Robbie M" w:date="2022-04-26T11:45:00Z">
        <w:r w:rsidRPr="00591DE5">
          <w:delText>51</w:delText>
        </w:r>
      </w:del>
      <w:ins w:id="354" w:author="Parks, Robbie M" w:date="2022-04-26T11:45:00Z">
        <w:r w:rsidR="00DC1374" w:rsidRPr="00DC1374">
          <w:t>54</w:t>
        </w:r>
      </w:ins>
      <w:r w:rsidR="00DC1374" w:rsidRPr="00DC1374">
        <w:t xml:space="preserve">. </w:t>
      </w:r>
      <w:r w:rsidR="00DC1374" w:rsidRPr="00DC1374">
        <w:tab/>
        <w:t xml:space="preserve">Brandt J, Christensen J, </w:t>
      </w:r>
      <w:proofErr w:type="spellStart"/>
      <w:r w:rsidR="00DC1374" w:rsidRPr="00DC1374">
        <w:t>Frohn</w:t>
      </w:r>
      <w:proofErr w:type="spellEnd"/>
      <w:r w:rsidR="00DC1374" w:rsidRPr="00DC1374">
        <w:t xml:space="preserve"> L, </w:t>
      </w:r>
      <w:proofErr w:type="spellStart"/>
      <w:r w:rsidR="00DC1374" w:rsidRPr="00DC1374">
        <w:t>Berkowicz</w:t>
      </w:r>
      <w:proofErr w:type="spellEnd"/>
      <w:r w:rsidR="00DC1374" w:rsidRPr="00DC1374">
        <w:t xml:space="preserve"> R. Air pollution forecasting from regional to urban street scale—-implementation and validation for two cities in Denmark. </w:t>
      </w:r>
      <w:r w:rsidR="00DC1374" w:rsidRPr="00DC1374">
        <w:rPr>
          <w:i/>
          <w:iCs/>
        </w:rPr>
        <w:t>Physics and Chemistry of the Earth, Parts A/B/C</w:t>
      </w:r>
      <w:r w:rsidR="00DC1374" w:rsidRPr="00DC1374">
        <w:t>. 2003;28(8):335-344.</w:t>
      </w:r>
    </w:p>
    <w:p w14:paraId="42E4B5D1" w14:textId="0CA9A799" w:rsidR="00DC1374" w:rsidRPr="00DC1374" w:rsidRDefault="00591DE5" w:rsidP="00DC1374">
      <w:pPr>
        <w:pStyle w:val="Bibliography"/>
      </w:pPr>
      <w:del w:id="355" w:author="Parks, Robbie M" w:date="2022-04-26T11:45:00Z">
        <w:r w:rsidRPr="00591DE5">
          <w:lastRenderedPageBreak/>
          <w:delText>52</w:delText>
        </w:r>
      </w:del>
      <w:ins w:id="356" w:author="Parks, Robbie M" w:date="2022-04-26T11:45:00Z">
        <w:r w:rsidR="00DC1374" w:rsidRPr="00DC1374">
          <w:t>55</w:t>
        </w:r>
      </w:ins>
      <w:r w:rsidR="00DC1374" w:rsidRPr="00DC1374">
        <w:t xml:space="preserve">. </w:t>
      </w:r>
      <w:r w:rsidR="00DC1374" w:rsidRPr="00DC1374">
        <w:tab/>
      </w:r>
      <w:proofErr w:type="spellStart"/>
      <w:r w:rsidR="00DC1374" w:rsidRPr="00DC1374">
        <w:t>Frohn</w:t>
      </w:r>
      <w:proofErr w:type="spellEnd"/>
      <w:r w:rsidR="00DC1374" w:rsidRPr="00DC1374">
        <w:t xml:space="preserve"> LM, </w:t>
      </w:r>
      <w:proofErr w:type="spellStart"/>
      <w:r w:rsidR="00DC1374" w:rsidRPr="00DC1374">
        <w:t>Ketzel</w:t>
      </w:r>
      <w:proofErr w:type="spellEnd"/>
      <w:r w:rsidR="00DC1374" w:rsidRPr="00DC1374">
        <w:t xml:space="preserve"> M, Christensen JH, et al. Modelling ultrafine particle number concentrations at address resolution in Denmark from 1979-2018–Part 1: Regional and urban scale modelling and evaluation. </w:t>
      </w:r>
      <w:r w:rsidR="00DC1374" w:rsidRPr="00DC1374">
        <w:rPr>
          <w:i/>
          <w:iCs/>
        </w:rPr>
        <w:t>Atmospheric Environment</w:t>
      </w:r>
      <w:r w:rsidR="00DC1374" w:rsidRPr="00DC1374">
        <w:t>. 2021;264:118631.</w:t>
      </w:r>
    </w:p>
    <w:p w14:paraId="5B1FFB3A" w14:textId="638F5233" w:rsidR="00DC1374" w:rsidRPr="00DC1374" w:rsidRDefault="00591DE5" w:rsidP="00DC1374">
      <w:pPr>
        <w:pStyle w:val="Bibliography"/>
      </w:pPr>
      <w:del w:id="357" w:author="Parks, Robbie M" w:date="2022-04-26T11:45:00Z">
        <w:r w:rsidRPr="00591DE5">
          <w:delText>53</w:delText>
        </w:r>
      </w:del>
      <w:ins w:id="358" w:author="Parks, Robbie M" w:date="2022-04-26T11:45:00Z">
        <w:r w:rsidR="00DC1374" w:rsidRPr="00DC1374">
          <w:t>56</w:t>
        </w:r>
      </w:ins>
      <w:r w:rsidR="00DC1374" w:rsidRPr="00DC1374">
        <w:t xml:space="preserve">. </w:t>
      </w:r>
      <w:r w:rsidR="00DC1374" w:rsidRPr="00DC1374">
        <w:tab/>
      </w:r>
      <w:proofErr w:type="spellStart"/>
      <w:r w:rsidR="00DC1374" w:rsidRPr="00DC1374">
        <w:t>Raaschou</w:t>
      </w:r>
      <w:proofErr w:type="spellEnd"/>
      <w:r w:rsidR="00DC1374" w:rsidRPr="00DC1374">
        <w:t xml:space="preserve">-Nielsen O, Andersen ZJ, </w:t>
      </w:r>
      <w:proofErr w:type="spellStart"/>
      <w:r w:rsidR="00DC1374" w:rsidRPr="00DC1374">
        <w:t>Hvidberg</w:t>
      </w:r>
      <w:proofErr w:type="spellEnd"/>
      <w:r w:rsidR="00DC1374" w:rsidRPr="00DC1374">
        <w:t xml:space="preserve"> M, et al. Lung cancer incidence and long-term exposure to air pollution from traffic. </w:t>
      </w:r>
      <w:r w:rsidR="00DC1374" w:rsidRPr="00DC1374">
        <w:rPr>
          <w:i/>
          <w:iCs/>
        </w:rPr>
        <w:t>Environmental health perspectives</w:t>
      </w:r>
      <w:r w:rsidR="00DC1374" w:rsidRPr="00DC1374">
        <w:t>. 2011;119(6):860-865.</w:t>
      </w:r>
    </w:p>
    <w:p w14:paraId="74F5B3EA" w14:textId="0C516285" w:rsidR="00DC1374" w:rsidRPr="00DC1374" w:rsidRDefault="00591DE5" w:rsidP="00DC1374">
      <w:pPr>
        <w:pStyle w:val="Bibliography"/>
      </w:pPr>
      <w:del w:id="359" w:author="Parks, Robbie M" w:date="2022-04-26T11:45:00Z">
        <w:r w:rsidRPr="00591DE5">
          <w:delText>54</w:delText>
        </w:r>
      </w:del>
      <w:ins w:id="360" w:author="Parks, Robbie M" w:date="2022-04-26T11:45:00Z">
        <w:r w:rsidR="00DC1374" w:rsidRPr="00DC1374">
          <w:t>57</w:t>
        </w:r>
      </w:ins>
      <w:r w:rsidR="00DC1374" w:rsidRPr="00DC1374">
        <w:t xml:space="preserve">. </w:t>
      </w:r>
      <w:r w:rsidR="00DC1374" w:rsidRPr="00DC1374">
        <w:tab/>
      </w:r>
      <w:proofErr w:type="spellStart"/>
      <w:r w:rsidR="00DC1374" w:rsidRPr="00DC1374">
        <w:t>Raaschou</w:t>
      </w:r>
      <w:proofErr w:type="spellEnd"/>
      <w:r w:rsidR="00DC1374" w:rsidRPr="00DC1374">
        <w:t xml:space="preserve">-Nielsen O, </w:t>
      </w:r>
      <w:proofErr w:type="spellStart"/>
      <w:r w:rsidR="00DC1374" w:rsidRPr="00DC1374">
        <w:t>Sørensen</w:t>
      </w:r>
      <w:proofErr w:type="spellEnd"/>
      <w:r w:rsidR="00DC1374" w:rsidRPr="00DC1374">
        <w:t xml:space="preserve"> M, </w:t>
      </w:r>
      <w:proofErr w:type="spellStart"/>
      <w:r w:rsidR="00DC1374" w:rsidRPr="00DC1374">
        <w:t>Ketzel</w:t>
      </w:r>
      <w:proofErr w:type="spellEnd"/>
      <w:r w:rsidR="00DC1374" w:rsidRPr="00DC1374">
        <w:t xml:space="preserve"> M, et al. Long-term exposure to traffic-related air pollution and diabetes-associated mortality: A cohort study. </w:t>
      </w:r>
      <w:proofErr w:type="spellStart"/>
      <w:r w:rsidR="00DC1374" w:rsidRPr="00DC1374">
        <w:rPr>
          <w:i/>
          <w:iCs/>
        </w:rPr>
        <w:t>Diabetologia</w:t>
      </w:r>
      <w:proofErr w:type="spellEnd"/>
      <w:r w:rsidR="00DC1374" w:rsidRPr="00DC1374">
        <w:t>. 2013;56(1):36-46.</w:t>
      </w:r>
    </w:p>
    <w:p w14:paraId="1103FBAA" w14:textId="293D42B0" w:rsidR="00DC1374" w:rsidRPr="00DC1374" w:rsidRDefault="00591DE5" w:rsidP="00DC1374">
      <w:pPr>
        <w:pStyle w:val="Bibliography"/>
      </w:pPr>
      <w:del w:id="361" w:author="Parks, Robbie M" w:date="2022-04-26T11:45:00Z">
        <w:r w:rsidRPr="00591DE5">
          <w:delText>55</w:delText>
        </w:r>
      </w:del>
      <w:ins w:id="362" w:author="Parks, Robbie M" w:date="2022-04-26T11:45:00Z">
        <w:r w:rsidR="00DC1374" w:rsidRPr="00DC1374">
          <w:t>58</w:t>
        </w:r>
      </w:ins>
      <w:r w:rsidR="00DC1374" w:rsidRPr="00DC1374">
        <w:t xml:space="preserve">. </w:t>
      </w:r>
      <w:r w:rsidR="00DC1374" w:rsidRPr="00DC1374">
        <w:tab/>
      </w:r>
      <w:proofErr w:type="spellStart"/>
      <w:r w:rsidR="00DC1374" w:rsidRPr="00DC1374">
        <w:t>Sørensen</w:t>
      </w:r>
      <w:proofErr w:type="spellEnd"/>
      <w:r w:rsidR="00DC1374" w:rsidRPr="00DC1374">
        <w:t xml:space="preserve"> M, Hoffmann B, </w:t>
      </w:r>
      <w:proofErr w:type="spellStart"/>
      <w:r w:rsidR="00DC1374" w:rsidRPr="00DC1374">
        <w:t>Hvidberg</w:t>
      </w:r>
      <w:proofErr w:type="spellEnd"/>
      <w:r w:rsidR="00DC1374" w:rsidRPr="00DC1374">
        <w:t xml:space="preserve"> M, et al. Long-term exposure to traffic-related air pollution associated with blood pressure and self-reported hypertension in a Danish cohort. </w:t>
      </w:r>
      <w:r w:rsidR="00DC1374" w:rsidRPr="00DC1374">
        <w:rPr>
          <w:i/>
          <w:iCs/>
        </w:rPr>
        <w:t>Environmental health perspectives</w:t>
      </w:r>
      <w:r w:rsidR="00DC1374" w:rsidRPr="00DC1374">
        <w:t>. 2012;120(3):418-424.</w:t>
      </w:r>
    </w:p>
    <w:p w14:paraId="60DA72B6" w14:textId="2E342085" w:rsidR="00DC1374" w:rsidRPr="00DC1374" w:rsidRDefault="00591DE5" w:rsidP="00DC1374">
      <w:pPr>
        <w:pStyle w:val="Bibliography"/>
      </w:pPr>
      <w:del w:id="363" w:author="Parks, Robbie M" w:date="2022-04-26T11:45:00Z">
        <w:r w:rsidRPr="00591DE5">
          <w:delText>56</w:delText>
        </w:r>
      </w:del>
      <w:ins w:id="364" w:author="Parks, Robbie M" w:date="2022-04-26T11:45:00Z">
        <w:r w:rsidR="00DC1374" w:rsidRPr="00DC1374">
          <w:t>59</w:t>
        </w:r>
      </w:ins>
      <w:r w:rsidR="00DC1374" w:rsidRPr="00DC1374">
        <w:t xml:space="preserve">. </w:t>
      </w:r>
      <w:r w:rsidR="00DC1374" w:rsidRPr="00DC1374">
        <w:tab/>
        <w:t xml:space="preserve">Seinfeld J, </w:t>
      </w:r>
      <w:proofErr w:type="spellStart"/>
      <w:r w:rsidR="00DC1374" w:rsidRPr="00DC1374">
        <w:t>Pandis</w:t>
      </w:r>
      <w:proofErr w:type="spellEnd"/>
      <w:r w:rsidR="00DC1374" w:rsidRPr="00DC1374">
        <w:t xml:space="preserve"> S. Atmospheric chemistry and physics. 1997. </w:t>
      </w:r>
      <w:r w:rsidR="00DC1374" w:rsidRPr="00DC1374">
        <w:rPr>
          <w:i/>
          <w:iCs/>
        </w:rPr>
        <w:t>New York</w:t>
      </w:r>
      <w:r w:rsidR="00DC1374" w:rsidRPr="00DC1374">
        <w:t>. Published online 2008.</w:t>
      </w:r>
    </w:p>
    <w:p w14:paraId="376F94AC" w14:textId="20D06C34" w:rsidR="00DC1374" w:rsidRPr="00DC1374" w:rsidRDefault="00591DE5" w:rsidP="00DC1374">
      <w:pPr>
        <w:pStyle w:val="Bibliography"/>
      </w:pPr>
      <w:del w:id="365" w:author="Parks, Robbie M" w:date="2022-04-26T11:45:00Z">
        <w:r w:rsidRPr="00591DE5">
          <w:delText>57</w:delText>
        </w:r>
      </w:del>
      <w:ins w:id="366" w:author="Parks, Robbie M" w:date="2022-04-26T11:45:00Z">
        <w:r w:rsidR="00DC1374" w:rsidRPr="00DC1374">
          <w:t>60</w:t>
        </w:r>
      </w:ins>
      <w:r w:rsidR="00DC1374" w:rsidRPr="00DC1374">
        <w:t xml:space="preserve">. </w:t>
      </w:r>
      <w:r w:rsidR="00DC1374" w:rsidRPr="00DC1374">
        <w:tab/>
        <w:t xml:space="preserve">Galvin M, Gaffney R, </w:t>
      </w:r>
      <w:proofErr w:type="spellStart"/>
      <w:r w:rsidR="00DC1374" w:rsidRPr="00DC1374">
        <w:t>Corr</w:t>
      </w:r>
      <w:proofErr w:type="spellEnd"/>
      <w:r w:rsidR="00DC1374" w:rsidRPr="00DC1374">
        <w:t xml:space="preserve"> B, Mays I, Hardiman O. From first symptoms to diagnosis of amyotrophic lateral sclerosis: Perspectives of an Irish informal caregiver cohort—a thematic analysis. </w:t>
      </w:r>
      <w:r w:rsidR="00DC1374" w:rsidRPr="00DC1374">
        <w:rPr>
          <w:i/>
          <w:iCs/>
        </w:rPr>
        <w:t>BMJ Open</w:t>
      </w:r>
      <w:r w:rsidR="00DC1374" w:rsidRPr="00DC1374">
        <w:t>. 2017;7(3). doi:10.1136/bmjopen-2016-014985</w:t>
      </w:r>
    </w:p>
    <w:p w14:paraId="4EA75B2E" w14:textId="76D3D137" w:rsidR="00DC1374" w:rsidRPr="00DC1374" w:rsidRDefault="00591DE5" w:rsidP="00DC1374">
      <w:pPr>
        <w:pStyle w:val="Bibliography"/>
      </w:pPr>
      <w:del w:id="367" w:author="Parks, Robbie M" w:date="2022-04-26T11:45:00Z">
        <w:r w:rsidRPr="00591DE5">
          <w:delText>58</w:delText>
        </w:r>
      </w:del>
      <w:ins w:id="368" w:author="Parks, Robbie M" w:date="2022-04-26T11:45:00Z">
        <w:r w:rsidR="00DC1374" w:rsidRPr="00DC1374">
          <w:t>61</w:t>
        </w:r>
      </w:ins>
      <w:r w:rsidR="00DC1374" w:rsidRPr="00DC1374">
        <w:t xml:space="preserve">. </w:t>
      </w:r>
      <w:r w:rsidR="00DC1374" w:rsidRPr="00DC1374">
        <w:tab/>
        <w:t xml:space="preserve">Dickerson AS, Hansen J, Kioumourtzoglou MA, Specht AJ, </w:t>
      </w:r>
      <w:proofErr w:type="spellStart"/>
      <w:r w:rsidR="00DC1374" w:rsidRPr="00DC1374">
        <w:t>Gredal</w:t>
      </w:r>
      <w:proofErr w:type="spellEnd"/>
      <w:r w:rsidR="00DC1374" w:rsidRPr="00DC1374">
        <w:t xml:space="preserve"> O, Weisskopf MG. Study of occupation and amyotrophic lateral sclerosis in a Danish cohort. </w:t>
      </w:r>
      <w:proofErr w:type="spellStart"/>
      <w:r w:rsidR="00DC1374" w:rsidRPr="00DC1374">
        <w:rPr>
          <w:i/>
          <w:iCs/>
        </w:rPr>
        <w:t>Occup</w:t>
      </w:r>
      <w:proofErr w:type="spellEnd"/>
      <w:r w:rsidR="00DC1374" w:rsidRPr="00DC1374">
        <w:rPr>
          <w:i/>
          <w:iCs/>
        </w:rPr>
        <w:t xml:space="preserve"> Environ Med</w:t>
      </w:r>
      <w:r w:rsidR="00DC1374" w:rsidRPr="00DC1374">
        <w:t>. 2018;75(9):630-638. doi:10.1136/oemed-2018-105110</w:t>
      </w:r>
    </w:p>
    <w:p w14:paraId="0561E59B" w14:textId="370E3260" w:rsidR="00DC1374" w:rsidRPr="00DC1374" w:rsidRDefault="00591DE5" w:rsidP="00DC1374">
      <w:pPr>
        <w:pStyle w:val="Bibliography"/>
        <w:rPr>
          <w:ins w:id="369" w:author="Parks, Robbie M" w:date="2022-04-26T11:45:00Z"/>
        </w:rPr>
      </w:pPr>
      <w:del w:id="370" w:author="Parks, Robbie M" w:date="2022-04-26T11:45:00Z">
        <w:r w:rsidRPr="00591DE5">
          <w:delText>59</w:delText>
        </w:r>
      </w:del>
      <w:ins w:id="371" w:author="Parks, Robbie M" w:date="2022-04-26T11:45:00Z">
        <w:r w:rsidR="00DC1374" w:rsidRPr="00DC1374">
          <w:t xml:space="preserve">62. </w:t>
        </w:r>
        <w:r w:rsidR="00DC1374" w:rsidRPr="00DC1374">
          <w:tab/>
          <w:t xml:space="preserve">Roberts AL, Johnson NJ, Chen JT, </w:t>
        </w:r>
        <w:proofErr w:type="spellStart"/>
        <w:r w:rsidR="00DC1374" w:rsidRPr="00DC1374">
          <w:t>Cudkowicz</w:t>
        </w:r>
        <w:proofErr w:type="spellEnd"/>
        <w:r w:rsidR="00DC1374" w:rsidRPr="00DC1374">
          <w:t xml:space="preserve"> ME, Weisskopf MG. Race/ethnicity, socioeconomic status, and ALS mortality in the United States. </w:t>
        </w:r>
        <w:r w:rsidR="00DC1374" w:rsidRPr="00DC1374">
          <w:rPr>
            <w:i/>
            <w:iCs/>
          </w:rPr>
          <w:t>Neurology</w:t>
        </w:r>
        <w:r w:rsidR="00DC1374" w:rsidRPr="00DC1374">
          <w:t>. 2016;87(22):2300-2308.</w:t>
        </w:r>
      </w:ins>
    </w:p>
    <w:p w14:paraId="17B22262" w14:textId="77777777" w:rsidR="00DC1374" w:rsidRPr="00DC1374" w:rsidRDefault="00DC1374" w:rsidP="00DC1374">
      <w:pPr>
        <w:pStyle w:val="Bibliography"/>
        <w:rPr>
          <w:ins w:id="372" w:author="Parks, Robbie M" w:date="2022-04-26T11:45:00Z"/>
        </w:rPr>
      </w:pPr>
      <w:ins w:id="373" w:author="Parks, Robbie M" w:date="2022-04-26T11:45:00Z">
        <w:r w:rsidRPr="00DC1374">
          <w:t xml:space="preserve">63. </w:t>
        </w:r>
        <w:r w:rsidRPr="00DC1374">
          <w:tab/>
          <w:t xml:space="preserve">Bucher BT, Shi J, Pettit RJ, Ferraro J, Chapman WW, </w:t>
        </w:r>
        <w:proofErr w:type="spellStart"/>
        <w:r w:rsidRPr="00DC1374">
          <w:t>Gundlapalli</w:t>
        </w:r>
        <w:proofErr w:type="spellEnd"/>
        <w:r w:rsidRPr="00DC1374">
          <w:t xml:space="preserve">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ins>
    </w:p>
    <w:p w14:paraId="27DDD07C" w14:textId="77777777" w:rsidR="00DC1374" w:rsidRPr="00DC1374" w:rsidRDefault="00DC1374" w:rsidP="00DC1374">
      <w:pPr>
        <w:pStyle w:val="Bibliography"/>
        <w:rPr>
          <w:ins w:id="374" w:author="Parks, Robbie M" w:date="2022-04-26T11:45:00Z"/>
        </w:rPr>
      </w:pPr>
      <w:ins w:id="375" w:author="Parks, Robbie M" w:date="2022-04-26T11:45:00Z">
        <w:r w:rsidRPr="00DC1374">
          <w:t xml:space="preserve">64. </w:t>
        </w:r>
        <w:r w:rsidRPr="00DC1374">
          <w:tab/>
          <w:t xml:space="preserve">Norman RE, Carpenter DO, Scott J, </w:t>
        </w:r>
        <w:proofErr w:type="spellStart"/>
        <w:r w:rsidRPr="00DC1374">
          <w:t>Brune</w:t>
        </w:r>
        <w:proofErr w:type="spellEnd"/>
        <w:r w:rsidRPr="00DC1374">
          <w:t xml:space="preserve"> MN, Sly PD. Environmental exposures: an underrecognized contribution to noncommunicable diseases. </w:t>
        </w:r>
        <w:r w:rsidRPr="00DC1374">
          <w:rPr>
            <w:i/>
            <w:iCs/>
          </w:rPr>
          <w:t>Reviews on environmental health</w:t>
        </w:r>
        <w:r w:rsidRPr="00DC1374">
          <w:t>. 2013;28(1):59-65.</w:t>
        </w:r>
      </w:ins>
    </w:p>
    <w:p w14:paraId="0393F872" w14:textId="77777777" w:rsidR="00DC1374" w:rsidRPr="00DC1374" w:rsidRDefault="00DC1374" w:rsidP="00DC1374">
      <w:pPr>
        <w:pStyle w:val="Bibliography"/>
      </w:pPr>
      <w:ins w:id="376" w:author="Parks, Robbie M" w:date="2022-04-26T11:45:00Z">
        <w:r w:rsidRPr="00DC1374">
          <w:t>65</w:t>
        </w:r>
      </w:ins>
      <w:r w:rsidRPr="00DC1374">
        <w:t xml:space="preserve">.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36AF6F68" w:rsidR="00DC1374" w:rsidRPr="00DC1374" w:rsidRDefault="00591DE5" w:rsidP="00DC1374">
      <w:pPr>
        <w:pStyle w:val="Bibliography"/>
      </w:pPr>
      <w:del w:id="377" w:author="Parks, Robbie M" w:date="2022-04-26T11:45:00Z">
        <w:r w:rsidRPr="00591DE5">
          <w:delText>60</w:delText>
        </w:r>
      </w:del>
      <w:ins w:id="378" w:author="Parks, Robbie M" w:date="2022-04-26T11:45:00Z">
        <w:r w:rsidR="00DC1374" w:rsidRPr="00DC1374">
          <w:t>66</w:t>
        </w:r>
      </w:ins>
      <w:r w:rsidR="00DC1374" w:rsidRPr="00DC1374">
        <w:t xml:space="preserve">. </w:t>
      </w:r>
      <w:r w:rsidR="00DC1374" w:rsidRPr="00DC1374">
        <w:tab/>
        <w:t xml:space="preserve">Gelman A, Carlin JB, Stern HS, Dunson DB, </w:t>
      </w:r>
      <w:proofErr w:type="spellStart"/>
      <w:r w:rsidR="00DC1374" w:rsidRPr="00DC1374">
        <w:t>Vehtari</w:t>
      </w:r>
      <w:proofErr w:type="spellEnd"/>
      <w:r w:rsidR="00DC1374" w:rsidRPr="00DC1374">
        <w:t xml:space="preserve"> A, Rubin DB. </w:t>
      </w:r>
      <w:r w:rsidR="00DC1374" w:rsidRPr="00DC1374">
        <w:rPr>
          <w:i/>
          <w:iCs/>
        </w:rPr>
        <w:t>Bayesian Data Analysis, Third Edition</w:t>
      </w:r>
      <w:r w:rsidR="00DC1374" w:rsidRPr="00DC1374">
        <w:t>. CRC Press; 2013.</w:t>
      </w:r>
    </w:p>
    <w:p w14:paraId="76EAB181" w14:textId="0351BD28" w:rsidR="00DC1374" w:rsidRPr="00DC1374" w:rsidRDefault="00591DE5" w:rsidP="00DC1374">
      <w:pPr>
        <w:pStyle w:val="Bibliography"/>
      </w:pPr>
      <w:del w:id="379" w:author="Parks, Robbie M" w:date="2022-04-26T11:45:00Z">
        <w:r w:rsidRPr="00591DE5">
          <w:lastRenderedPageBreak/>
          <w:delText>61</w:delText>
        </w:r>
      </w:del>
      <w:ins w:id="380" w:author="Parks, Robbie M" w:date="2022-04-26T11:45:00Z">
        <w:r w:rsidR="00DC1374" w:rsidRPr="00DC1374">
          <w:t>67</w:t>
        </w:r>
      </w:ins>
      <w:r w:rsidR="00DC1374" w:rsidRPr="00DC1374">
        <w:t xml:space="preserve">. </w:t>
      </w:r>
      <w:r w:rsidR="00DC1374" w:rsidRPr="00DC1374">
        <w:tab/>
      </w:r>
      <w:proofErr w:type="spellStart"/>
      <w:r w:rsidR="00DC1374" w:rsidRPr="00DC1374">
        <w:t>Mostofsky</w:t>
      </w:r>
      <w:proofErr w:type="spellEnd"/>
      <w:r w:rsidR="00DC1374" w:rsidRPr="00DC1374">
        <w:t xml:space="preserve"> E, Schwartz J, Coull BA, et al. Modeling the association between particle constituents of air pollution and health outcomes. </w:t>
      </w:r>
      <w:r w:rsidR="00DC1374" w:rsidRPr="00DC1374">
        <w:rPr>
          <w:i/>
          <w:iCs/>
        </w:rPr>
        <w:t>American journal of epidemiology</w:t>
      </w:r>
      <w:r w:rsidR="00DC1374" w:rsidRPr="00DC1374">
        <w:t>. 2012;176(4):317-326.</w:t>
      </w:r>
    </w:p>
    <w:p w14:paraId="24A89C99" w14:textId="71D248DF" w:rsidR="00DC1374" w:rsidRPr="00DC1374" w:rsidRDefault="00591DE5" w:rsidP="00DC1374">
      <w:pPr>
        <w:pStyle w:val="Bibliography"/>
      </w:pPr>
      <w:del w:id="381" w:author="Parks, Robbie M" w:date="2022-04-26T11:45:00Z">
        <w:r w:rsidRPr="00591DE5">
          <w:delText>62</w:delText>
        </w:r>
      </w:del>
      <w:ins w:id="382" w:author="Parks, Robbie M" w:date="2022-04-26T11:45:00Z">
        <w:r w:rsidR="00DC1374" w:rsidRPr="00DC1374">
          <w:t>68</w:t>
        </w:r>
      </w:ins>
      <w:r w:rsidR="00DC1374" w:rsidRPr="00DC1374">
        <w:t xml:space="preserve">. </w:t>
      </w:r>
      <w:r w:rsidR="00DC1374" w:rsidRPr="00DC1374">
        <w:tab/>
      </w:r>
      <w:proofErr w:type="spellStart"/>
      <w:r w:rsidR="00DC1374" w:rsidRPr="00DC1374">
        <w:t>Thunis</w:t>
      </w:r>
      <w:proofErr w:type="spellEnd"/>
      <w:r w:rsidR="00DC1374" w:rsidRPr="00DC1374">
        <w:t xml:space="preserve"> P, </w:t>
      </w:r>
      <w:proofErr w:type="spellStart"/>
      <w:r w:rsidR="00DC1374" w:rsidRPr="00DC1374">
        <w:t>Degraeuwe</w:t>
      </w:r>
      <w:proofErr w:type="spellEnd"/>
      <w:r w:rsidR="00DC1374" w:rsidRPr="00DC1374">
        <w:t xml:space="preserve"> B, </w:t>
      </w:r>
      <w:proofErr w:type="spellStart"/>
      <w:r w:rsidR="00DC1374" w:rsidRPr="00DC1374">
        <w:t>Pisoni</w:t>
      </w:r>
      <w:proofErr w:type="spellEnd"/>
      <w:r w:rsidR="00DC1374" w:rsidRPr="00DC1374">
        <w:t xml:space="preserve"> E, et al. PM2.5 source allocation in European cities: A SHERPA modelling study. </w:t>
      </w:r>
      <w:r w:rsidR="00DC1374" w:rsidRPr="00DC1374">
        <w:rPr>
          <w:i/>
          <w:iCs/>
        </w:rPr>
        <w:t>Atmospheric Environment</w:t>
      </w:r>
      <w:r w:rsidR="00DC1374" w:rsidRPr="00DC1374">
        <w:t>. 2018;187:93-106.</w:t>
      </w:r>
    </w:p>
    <w:p w14:paraId="738C616F" w14:textId="2B428CB3" w:rsidR="00DC1374" w:rsidRPr="00DC1374" w:rsidRDefault="00591DE5" w:rsidP="00DC1374">
      <w:pPr>
        <w:pStyle w:val="Bibliography"/>
        <w:rPr>
          <w:ins w:id="383" w:author="Parks, Robbie M" w:date="2022-04-26T11:45:00Z"/>
        </w:rPr>
      </w:pPr>
      <w:del w:id="384" w:author="Parks, Robbie M" w:date="2022-04-26T11:45:00Z">
        <w:r w:rsidRPr="00591DE5">
          <w:delText>63</w:delText>
        </w:r>
      </w:del>
      <w:ins w:id="385" w:author="Parks, Robbie M" w:date="2022-04-26T11:45:00Z">
        <w:r w:rsidR="00DC1374" w:rsidRPr="00DC1374">
          <w:t xml:space="preserve">69. </w:t>
        </w:r>
        <w:r w:rsidR="00DC1374" w:rsidRPr="00DC1374">
          <w:tab/>
        </w:r>
        <w:proofErr w:type="spellStart"/>
        <w:r w:rsidR="00DC1374" w:rsidRPr="00DC1374">
          <w:t>Nuvolone</w:t>
        </w:r>
        <w:proofErr w:type="spellEnd"/>
        <w:r w:rsidR="00DC1374" w:rsidRPr="00DC1374">
          <w:t xml:space="preserve"> D, Petri D, </w:t>
        </w:r>
        <w:proofErr w:type="spellStart"/>
        <w:r w:rsidR="00DC1374" w:rsidRPr="00DC1374">
          <w:t>Voller</w:t>
        </w:r>
        <w:proofErr w:type="spellEnd"/>
        <w:r w:rsidR="00DC1374" w:rsidRPr="00DC1374">
          <w:t xml:space="preserve"> F. The effects of ozone on human health. </w:t>
        </w:r>
        <w:r w:rsidR="00DC1374" w:rsidRPr="00DC1374">
          <w:rPr>
            <w:i/>
            <w:iCs/>
          </w:rPr>
          <w:t>Environmental Science and Pollution Research</w:t>
        </w:r>
        <w:r w:rsidR="00DC1374" w:rsidRPr="00DC1374">
          <w:t>. 2018;25(9):8074-8088.</w:t>
        </w:r>
      </w:ins>
    </w:p>
    <w:p w14:paraId="6B82E6F1" w14:textId="77777777" w:rsidR="00DC1374" w:rsidRPr="00DC1374" w:rsidRDefault="00DC1374" w:rsidP="00DC1374">
      <w:pPr>
        <w:pStyle w:val="Bibliography"/>
      </w:pPr>
      <w:ins w:id="386" w:author="Parks, Robbie M" w:date="2022-04-26T11:45:00Z">
        <w:r w:rsidRPr="00DC1374">
          <w:t>70</w:t>
        </w:r>
      </w:ins>
      <w:r w:rsidRPr="00DC1374">
        <w:t xml:space="preserve">. </w:t>
      </w:r>
      <w:r w:rsidRPr="00DC1374">
        <w:tab/>
        <w:t xml:space="preserve">Martin R, Peters G, Wilkinson J. Symmetric decomposition of a positive definite matrix. </w:t>
      </w:r>
      <w:proofErr w:type="spellStart"/>
      <w:r w:rsidRPr="00DC1374">
        <w:rPr>
          <w:i/>
          <w:iCs/>
        </w:rPr>
        <w:t>Numerische</w:t>
      </w:r>
      <w:proofErr w:type="spellEnd"/>
      <w:r w:rsidRPr="00DC1374">
        <w:rPr>
          <w:i/>
          <w:iCs/>
        </w:rPr>
        <w:t xml:space="preserve"> </w:t>
      </w:r>
      <w:proofErr w:type="spellStart"/>
      <w:r w:rsidRPr="00DC1374">
        <w:rPr>
          <w:i/>
          <w:iCs/>
        </w:rPr>
        <w:t>Mathematik</w:t>
      </w:r>
      <w:proofErr w:type="spellEnd"/>
      <w:r w:rsidRPr="00DC1374">
        <w:t>. 1965;7(5):362-383.</w:t>
      </w:r>
    </w:p>
    <w:p w14:paraId="17E2A310" w14:textId="331C78FC" w:rsidR="00DC1374" w:rsidRPr="00DC1374" w:rsidRDefault="00591DE5" w:rsidP="00DC1374">
      <w:pPr>
        <w:pStyle w:val="Bibliography"/>
      </w:pPr>
      <w:del w:id="387" w:author="Parks, Robbie M" w:date="2022-04-26T11:45:00Z">
        <w:r w:rsidRPr="00591DE5">
          <w:delText>64</w:delText>
        </w:r>
      </w:del>
      <w:ins w:id="388" w:author="Parks, Robbie M" w:date="2022-04-26T11:45:00Z">
        <w:r w:rsidR="00DC1374" w:rsidRPr="00DC1374">
          <w:t>71</w:t>
        </w:r>
      </w:ins>
      <w:r w:rsidR="00DC1374" w:rsidRPr="00DC1374">
        <w:t xml:space="preserve">. </w:t>
      </w:r>
      <w:r w:rsidR="00DC1374" w:rsidRPr="00DC1374">
        <w:tab/>
        <w:t xml:space="preserve">Polson NG, Scott JG. On the half-Cauchy prior for a global scale parameter. </w:t>
      </w:r>
      <w:r w:rsidR="00DC1374" w:rsidRPr="00DC1374">
        <w:rPr>
          <w:i/>
          <w:iCs/>
        </w:rPr>
        <w:t>Bayesian Analysis</w:t>
      </w:r>
      <w:r w:rsidR="00DC1374" w:rsidRPr="00DC1374">
        <w:t>. 2012;7(4):887-902.</w:t>
      </w:r>
    </w:p>
    <w:p w14:paraId="6C966BDC" w14:textId="665A19BC" w:rsidR="00DC1374" w:rsidRPr="00DC1374" w:rsidRDefault="00591DE5" w:rsidP="00DC1374">
      <w:pPr>
        <w:pStyle w:val="Bibliography"/>
      </w:pPr>
      <w:del w:id="389" w:author="Parks, Robbie M" w:date="2022-04-26T11:45:00Z">
        <w:r w:rsidRPr="00591DE5">
          <w:delText>65</w:delText>
        </w:r>
      </w:del>
      <w:ins w:id="390" w:author="Parks, Robbie M" w:date="2022-04-26T11:45:00Z">
        <w:r w:rsidR="00DC1374" w:rsidRPr="00DC1374">
          <w:t>72</w:t>
        </w:r>
      </w:ins>
      <w:r w:rsidR="00DC1374" w:rsidRPr="00DC1374">
        <w:t xml:space="preserve">. </w:t>
      </w:r>
      <w:r w:rsidR="00DC1374" w:rsidRPr="00DC1374">
        <w:tab/>
        <w:t xml:space="preserve">Gelman A. Prior distributions for variance parameters in hierarchical models (comment on article by Browne and Draper). </w:t>
      </w:r>
      <w:r w:rsidR="00DC1374" w:rsidRPr="00DC1374">
        <w:rPr>
          <w:i/>
          <w:iCs/>
        </w:rPr>
        <w:t>Bayesian Anal</w:t>
      </w:r>
      <w:r w:rsidR="00DC1374" w:rsidRPr="00DC1374">
        <w:t>. 2006;1(3):515-534. doi:10.1214/06-BA117A</w:t>
      </w:r>
    </w:p>
    <w:p w14:paraId="61B4C8F6" w14:textId="299A385C" w:rsidR="00DC1374" w:rsidRPr="00DC1374" w:rsidRDefault="00591DE5" w:rsidP="00DC1374">
      <w:pPr>
        <w:pStyle w:val="Bibliography"/>
      </w:pPr>
      <w:del w:id="391" w:author="Parks, Robbie M" w:date="2022-04-26T11:45:00Z">
        <w:r w:rsidRPr="00591DE5">
          <w:delText>66</w:delText>
        </w:r>
      </w:del>
      <w:ins w:id="392" w:author="Parks, Robbie M" w:date="2022-04-26T11:45:00Z">
        <w:r w:rsidR="00DC1374" w:rsidRPr="00DC1374">
          <w:t>73</w:t>
        </w:r>
      </w:ins>
      <w:r w:rsidR="00DC1374" w:rsidRPr="00DC1374">
        <w:t xml:space="preserve">. </w:t>
      </w:r>
      <w:r w:rsidR="00DC1374" w:rsidRPr="00DC1374">
        <w:tab/>
        <w:t xml:space="preserve">Lewandowski D, </w:t>
      </w:r>
      <w:proofErr w:type="spellStart"/>
      <w:r w:rsidR="00DC1374" w:rsidRPr="00DC1374">
        <w:t>Kurowicka</w:t>
      </w:r>
      <w:proofErr w:type="spellEnd"/>
      <w:r w:rsidR="00DC1374" w:rsidRPr="00DC1374">
        <w:t xml:space="preserve"> D, Joe H. Generating random correlation matrices based on vines and extended onion method. </w:t>
      </w:r>
      <w:r w:rsidR="00DC1374" w:rsidRPr="00DC1374">
        <w:rPr>
          <w:i/>
          <w:iCs/>
        </w:rPr>
        <w:t>Journal of multivariate analysis</w:t>
      </w:r>
      <w:r w:rsidR="00DC1374" w:rsidRPr="00DC1374">
        <w:t>. 2009;100(9):1989-2001.</w:t>
      </w:r>
    </w:p>
    <w:p w14:paraId="6F8E70E3" w14:textId="1C70ECF4" w:rsidR="00DC1374" w:rsidRPr="00DC1374" w:rsidRDefault="00591DE5" w:rsidP="00DC1374">
      <w:pPr>
        <w:pStyle w:val="Bibliography"/>
      </w:pPr>
      <w:del w:id="393" w:author="Parks, Robbie M" w:date="2022-04-26T11:45:00Z">
        <w:r w:rsidRPr="00591DE5">
          <w:delText>67</w:delText>
        </w:r>
      </w:del>
      <w:ins w:id="394" w:author="Parks, Robbie M" w:date="2022-04-26T11:45:00Z">
        <w:r w:rsidR="00DC1374" w:rsidRPr="00DC1374">
          <w:t>74</w:t>
        </w:r>
      </w:ins>
      <w:r w:rsidR="00DC1374" w:rsidRPr="00DC1374">
        <w:t xml:space="preserve">. </w:t>
      </w:r>
      <w:r w:rsidR="00DC1374" w:rsidRPr="00DC1374">
        <w:tab/>
        <w:t xml:space="preserve">Gelman A, Rubin DB. Inference from iterative simulation using multiple sequences. </w:t>
      </w:r>
      <w:r w:rsidR="00DC1374" w:rsidRPr="00DC1374">
        <w:rPr>
          <w:i/>
          <w:iCs/>
        </w:rPr>
        <w:t>Statistical science</w:t>
      </w:r>
      <w:r w:rsidR="00DC1374" w:rsidRPr="00DC1374">
        <w:t>. 1992;7(4):457-472.</w:t>
      </w:r>
    </w:p>
    <w:p w14:paraId="468DA768" w14:textId="333F03B7" w:rsidR="00DC1374" w:rsidRPr="00DC1374" w:rsidRDefault="00591DE5" w:rsidP="00DC1374">
      <w:pPr>
        <w:pStyle w:val="Bibliography"/>
      </w:pPr>
      <w:del w:id="395" w:author="Parks, Robbie M" w:date="2022-04-26T11:45:00Z">
        <w:r w:rsidRPr="00591DE5">
          <w:delText>68</w:delText>
        </w:r>
      </w:del>
      <w:ins w:id="396" w:author="Parks, Robbie M" w:date="2022-04-26T11:45:00Z">
        <w:r w:rsidR="00DC1374" w:rsidRPr="00DC1374">
          <w:t>75</w:t>
        </w:r>
      </w:ins>
      <w:r w:rsidR="00DC1374" w:rsidRPr="00DC1374">
        <w:t xml:space="preserve">. </w:t>
      </w:r>
      <w:r w:rsidR="00DC1374" w:rsidRPr="00DC1374">
        <w:tab/>
        <w:t>R Core Team. R: A language and environment for statistical computing. Published online 2013.</w:t>
      </w:r>
    </w:p>
    <w:p w14:paraId="435C0CD5" w14:textId="137E4A5E" w:rsidR="00DC1374" w:rsidRPr="00DC1374" w:rsidRDefault="00591DE5" w:rsidP="00DC1374">
      <w:pPr>
        <w:pStyle w:val="Bibliography"/>
      </w:pPr>
      <w:del w:id="397" w:author="Parks, Robbie M" w:date="2022-04-26T11:45:00Z">
        <w:r w:rsidRPr="00591DE5">
          <w:delText>69</w:delText>
        </w:r>
      </w:del>
      <w:ins w:id="398" w:author="Parks, Robbie M" w:date="2022-04-26T11:45:00Z">
        <w:r w:rsidR="00DC1374" w:rsidRPr="00DC1374">
          <w:t>76</w:t>
        </w:r>
      </w:ins>
      <w:r w:rsidR="00DC1374" w:rsidRPr="00DC1374">
        <w:t xml:space="preserve">. </w:t>
      </w:r>
      <w:r w:rsidR="00DC1374" w:rsidRPr="00DC1374">
        <w:tab/>
      </w:r>
      <w:proofErr w:type="spellStart"/>
      <w:r w:rsidR="00DC1374" w:rsidRPr="00DC1374">
        <w:t>Povedano</w:t>
      </w:r>
      <w:proofErr w:type="spellEnd"/>
      <w:r w:rsidR="00DC1374" w:rsidRPr="00DC1374">
        <w:t xml:space="preserve"> M, </w:t>
      </w:r>
      <w:proofErr w:type="spellStart"/>
      <w:r w:rsidR="00DC1374" w:rsidRPr="00DC1374">
        <w:t>Saez</w:t>
      </w:r>
      <w:proofErr w:type="spellEnd"/>
      <w:r w:rsidR="00DC1374" w:rsidRPr="00DC1374">
        <w:t xml:space="preserve"> M, Martinez-Matos JA, Barceló MA. Spatial assessment of the association between long-term exposure to environmental factors and the occurrence of amyotrophic lateral sclerosis in Catalonia, Spain: A population-based nested case-control study. </w:t>
      </w:r>
      <w:r w:rsidR="00DC1374" w:rsidRPr="00DC1374">
        <w:rPr>
          <w:i/>
          <w:iCs/>
        </w:rPr>
        <w:t>Neuroepidemiology</w:t>
      </w:r>
      <w:r w:rsidR="00DC1374" w:rsidRPr="00DC1374">
        <w:t>. 2018;51(1-2):33-49.</w:t>
      </w:r>
    </w:p>
    <w:p w14:paraId="3D652F3B" w14:textId="6EF7A52E" w:rsidR="00DC1374" w:rsidRPr="00DC1374" w:rsidRDefault="00591DE5" w:rsidP="00DC1374">
      <w:pPr>
        <w:pStyle w:val="Bibliography"/>
      </w:pPr>
      <w:del w:id="399" w:author="Parks, Robbie M" w:date="2022-04-26T11:45:00Z">
        <w:r w:rsidRPr="00591DE5">
          <w:delText>70</w:delText>
        </w:r>
      </w:del>
      <w:ins w:id="400" w:author="Parks, Robbie M" w:date="2022-04-26T11:45:00Z">
        <w:r w:rsidR="00DC1374" w:rsidRPr="00DC1374">
          <w:t>77</w:t>
        </w:r>
      </w:ins>
      <w:r w:rsidR="00DC1374" w:rsidRPr="00DC1374">
        <w:t xml:space="preserve">. </w:t>
      </w:r>
      <w:r w:rsidR="00DC1374" w:rsidRPr="00DC1374">
        <w:tab/>
        <w:t xml:space="preserve">von </w:t>
      </w:r>
      <w:proofErr w:type="spellStart"/>
      <w:r w:rsidR="00DC1374" w:rsidRPr="00DC1374">
        <w:t>Schneidemesser</w:t>
      </w:r>
      <w:proofErr w:type="spellEnd"/>
      <w:r w:rsidR="00DC1374" w:rsidRPr="00DC1374">
        <w:t xml:space="preserve"> E, Mar KA, Saar D. Black carbon in Europe: Targeting an air Pollutant and climate forcer. Published online 2017.</w:t>
      </w:r>
    </w:p>
    <w:p w14:paraId="6DD1BAD4" w14:textId="2D88B5EC" w:rsidR="00DC1374" w:rsidRPr="00DC1374" w:rsidRDefault="00591DE5" w:rsidP="00DC1374">
      <w:pPr>
        <w:pStyle w:val="Bibliography"/>
      </w:pPr>
      <w:del w:id="401" w:author="Parks, Robbie M" w:date="2022-04-26T11:45:00Z">
        <w:r w:rsidRPr="00591DE5">
          <w:delText>71</w:delText>
        </w:r>
      </w:del>
      <w:ins w:id="402" w:author="Parks, Robbie M" w:date="2022-04-26T11:45:00Z">
        <w:r w:rsidR="00DC1374" w:rsidRPr="00DC1374">
          <w:t>78</w:t>
        </w:r>
      </w:ins>
      <w:r w:rsidR="00DC1374" w:rsidRPr="00DC1374">
        <w:t xml:space="preserve">. </w:t>
      </w:r>
      <w:r w:rsidR="00DC1374" w:rsidRPr="00DC1374">
        <w:tab/>
      </w:r>
      <w:proofErr w:type="spellStart"/>
      <w:r w:rsidR="00DC1374" w:rsidRPr="00DC1374">
        <w:t>Pamphlett</w:t>
      </w:r>
      <w:proofErr w:type="spellEnd"/>
      <w:r w:rsidR="00DC1374" w:rsidRPr="00DC1374">
        <w:t xml:space="preserve"> R, </w:t>
      </w:r>
      <w:proofErr w:type="spellStart"/>
      <w:r w:rsidR="00DC1374" w:rsidRPr="00DC1374">
        <w:t>Rikard</w:t>
      </w:r>
      <w:proofErr w:type="spellEnd"/>
      <w:r w:rsidR="00DC1374" w:rsidRPr="00DC1374">
        <w:t xml:space="preserve">-Bell A. Different occupations associated with amyotrophic lateral sclerosis: Is diesel exhaust the link? </w:t>
      </w:r>
      <w:proofErr w:type="spellStart"/>
      <w:r w:rsidR="00DC1374" w:rsidRPr="00DC1374">
        <w:rPr>
          <w:i/>
          <w:iCs/>
        </w:rPr>
        <w:t>PloS</w:t>
      </w:r>
      <w:proofErr w:type="spellEnd"/>
      <w:r w:rsidR="00DC1374" w:rsidRPr="00DC1374">
        <w:rPr>
          <w:i/>
          <w:iCs/>
        </w:rPr>
        <w:t xml:space="preserve"> One</w:t>
      </w:r>
      <w:r w:rsidR="00DC1374" w:rsidRPr="00DC1374">
        <w:t>. 2013;8(11):e80993.</w:t>
      </w:r>
    </w:p>
    <w:p w14:paraId="21F95366" w14:textId="70B7DAE6" w:rsidR="00DC1374" w:rsidRPr="00DC1374" w:rsidRDefault="00591DE5" w:rsidP="00DC1374">
      <w:pPr>
        <w:pStyle w:val="Bibliography"/>
      </w:pPr>
      <w:del w:id="403" w:author="Parks, Robbie M" w:date="2022-04-26T11:45:00Z">
        <w:r w:rsidRPr="00591DE5">
          <w:delText>72</w:delText>
        </w:r>
      </w:del>
      <w:ins w:id="404" w:author="Parks, Robbie M" w:date="2022-04-26T11:45:00Z">
        <w:r w:rsidR="00DC1374" w:rsidRPr="00DC1374">
          <w:t>79</w:t>
        </w:r>
      </w:ins>
      <w:r w:rsidR="00DC1374" w:rsidRPr="00DC1374">
        <w:t xml:space="preserve">. </w:t>
      </w:r>
      <w:r w:rsidR="00DC1374" w:rsidRPr="00DC1374">
        <w:tab/>
        <w:t xml:space="preserve">Zhang R, Dai Y, Zhang X, et al. Reduced pulmonary function and increased pro-inflammatory cytokines in nanoscale carbon black-exposed workers. </w:t>
      </w:r>
      <w:r w:rsidR="00DC1374" w:rsidRPr="00DC1374">
        <w:rPr>
          <w:i/>
          <w:iCs/>
        </w:rPr>
        <w:t xml:space="preserve">Part </w:t>
      </w:r>
      <w:proofErr w:type="spellStart"/>
      <w:r w:rsidR="00DC1374" w:rsidRPr="00DC1374">
        <w:rPr>
          <w:i/>
          <w:iCs/>
        </w:rPr>
        <w:t>Fibre</w:t>
      </w:r>
      <w:proofErr w:type="spellEnd"/>
      <w:r w:rsidR="00DC1374" w:rsidRPr="00DC1374">
        <w:rPr>
          <w:i/>
          <w:iCs/>
        </w:rPr>
        <w:t xml:space="preserve"> </w:t>
      </w:r>
      <w:proofErr w:type="spellStart"/>
      <w:r w:rsidR="00DC1374" w:rsidRPr="00DC1374">
        <w:rPr>
          <w:i/>
          <w:iCs/>
        </w:rPr>
        <w:t>Toxicol</w:t>
      </w:r>
      <w:proofErr w:type="spellEnd"/>
      <w:r w:rsidR="00DC1374" w:rsidRPr="00DC1374">
        <w:t>. 2014;11:73. doi:10.1186/s12989-014-0073-1</w:t>
      </w:r>
    </w:p>
    <w:p w14:paraId="7501379C" w14:textId="5855A449" w:rsidR="00DC1374" w:rsidRPr="00DC1374" w:rsidRDefault="00591DE5" w:rsidP="00DC1374">
      <w:pPr>
        <w:pStyle w:val="Bibliography"/>
      </w:pPr>
      <w:del w:id="405" w:author="Parks, Robbie M" w:date="2022-04-26T11:45:00Z">
        <w:r w:rsidRPr="00591DE5">
          <w:delText>73</w:delText>
        </w:r>
      </w:del>
      <w:ins w:id="406" w:author="Parks, Robbie M" w:date="2022-04-26T11:45:00Z">
        <w:r w:rsidR="00DC1374" w:rsidRPr="00DC1374">
          <w:t>80</w:t>
        </w:r>
      </w:ins>
      <w:r w:rsidR="00DC1374" w:rsidRPr="00DC1374">
        <w:t xml:space="preserve">. </w:t>
      </w:r>
      <w:r w:rsidR="00DC1374" w:rsidRPr="00DC1374">
        <w:tab/>
        <w:t xml:space="preserve">Gao X, Xu H, Shang J, et al. Ozonized carbon black induces mitochondrial dysfunction and DNA damage. </w:t>
      </w:r>
      <w:r w:rsidR="00DC1374" w:rsidRPr="00DC1374">
        <w:rPr>
          <w:i/>
          <w:iCs/>
        </w:rPr>
        <w:t xml:space="preserve">Environ </w:t>
      </w:r>
      <w:proofErr w:type="spellStart"/>
      <w:r w:rsidR="00DC1374" w:rsidRPr="00DC1374">
        <w:rPr>
          <w:i/>
          <w:iCs/>
        </w:rPr>
        <w:t>Toxicol</w:t>
      </w:r>
      <w:proofErr w:type="spellEnd"/>
      <w:r w:rsidR="00DC1374" w:rsidRPr="00DC1374">
        <w:t>. 2017;32(3):944-955. doi:10.1002/tox.22295</w:t>
      </w:r>
    </w:p>
    <w:p w14:paraId="4ABF476B" w14:textId="688C72BD" w:rsidR="00DC1374" w:rsidRPr="00DC1374" w:rsidRDefault="00591DE5" w:rsidP="00DC1374">
      <w:pPr>
        <w:pStyle w:val="Bibliography"/>
      </w:pPr>
      <w:del w:id="407" w:author="Parks, Robbie M" w:date="2022-04-26T11:45:00Z">
        <w:r w:rsidRPr="00591DE5">
          <w:lastRenderedPageBreak/>
          <w:delText>74</w:delText>
        </w:r>
      </w:del>
      <w:ins w:id="408" w:author="Parks, Robbie M" w:date="2022-04-26T11:45:00Z">
        <w:r w:rsidR="00DC1374" w:rsidRPr="00DC1374">
          <w:t>81</w:t>
        </w:r>
      </w:ins>
      <w:r w:rsidR="00DC1374" w:rsidRPr="00DC1374">
        <w:t xml:space="preserve">. </w:t>
      </w:r>
      <w:r w:rsidR="00DC1374" w:rsidRPr="00DC1374">
        <w:tab/>
      </w:r>
      <w:proofErr w:type="spellStart"/>
      <w:r w:rsidR="00DC1374" w:rsidRPr="00DC1374">
        <w:t>Kyjovska</w:t>
      </w:r>
      <w:proofErr w:type="spellEnd"/>
      <w:r w:rsidR="00DC1374" w:rsidRPr="00DC1374">
        <w:t xml:space="preserve"> ZO, Jacobsen NR, Saber AT, et al. DNA damage following pulmonary exposure by instillation to low doses of carbon black (</w:t>
      </w:r>
      <w:proofErr w:type="spellStart"/>
      <w:r w:rsidR="00DC1374" w:rsidRPr="00DC1374">
        <w:t>Printex</w:t>
      </w:r>
      <w:proofErr w:type="spellEnd"/>
      <w:r w:rsidR="00DC1374" w:rsidRPr="00DC1374">
        <w:t xml:space="preserve"> 90) nanoparticles in mice. </w:t>
      </w:r>
      <w:r w:rsidR="00DC1374" w:rsidRPr="00DC1374">
        <w:rPr>
          <w:i/>
          <w:iCs/>
        </w:rPr>
        <w:t>Environ Mol Mutagen</w:t>
      </w:r>
      <w:r w:rsidR="00DC1374" w:rsidRPr="00DC1374">
        <w:t>. 2015;56(1):41-49. doi:10.1002/em.21888</w:t>
      </w:r>
    </w:p>
    <w:p w14:paraId="2723B581" w14:textId="6F1A9DEA" w:rsidR="00DC1374" w:rsidRPr="00DC1374" w:rsidRDefault="00591DE5" w:rsidP="00DC1374">
      <w:pPr>
        <w:pStyle w:val="Bibliography"/>
        <w:rPr>
          <w:ins w:id="409" w:author="Parks, Robbie M" w:date="2022-04-26T11:45:00Z"/>
        </w:rPr>
      </w:pPr>
      <w:del w:id="410" w:author="Parks, Robbie M" w:date="2022-04-26T11:45:00Z">
        <w:r w:rsidRPr="00591DE5">
          <w:delText>75</w:delText>
        </w:r>
      </w:del>
      <w:ins w:id="411" w:author="Parks, Robbie M" w:date="2022-04-26T11:45:00Z">
        <w:r w:rsidR="00DC1374" w:rsidRPr="00DC1374">
          <w:t xml:space="preserve">82. </w:t>
        </w:r>
        <w:r w:rsidR="00DC1374" w:rsidRPr="00DC1374">
          <w:tab/>
          <w:t xml:space="preserve">Benatar M, Turner MR, </w:t>
        </w:r>
        <w:proofErr w:type="spellStart"/>
        <w:r w:rsidR="00DC1374" w:rsidRPr="00DC1374">
          <w:t>Wuu</w:t>
        </w:r>
        <w:proofErr w:type="spellEnd"/>
        <w:r w:rsidR="00DC1374" w:rsidRPr="00DC1374">
          <w:t xml:space="preserve"> J. Defining pre-symptomatic amyotrophic lateral sclerosis. </w:t>
        </w:r>
        <w:r w:rsidR="00DC1374" w:rsidRPr="00DC1374">
          <w:rPr>
            <w:i/>
            <w:iCs/>
          </w:rPr>
          <w:t>Amyotrophic Lateral Sclerosis and Frontotemporal Degeneration</w:t>
        </w:r>
        <w:r w:rsidR="00DC1374" w:rsidRPr="00DC1374">
          <w:t>. 2019;20(5-6):303-309.</w:t>
        </w:r>
      </w:ins>
    </w:p>
    <w:p w14:paraId="1FF6E357" w14:textId="77777777" w:rsidR="00DC1374" w:rsidRPr="00DC1374" w:rsidRDefault="00DC1374" w:rsidP="00DC1374">
      <w:pPr>
        <w:pStyle w:val="Bibliography"/>
        <w:rPr>
          <w:ins w:id="412" w:author="Parks, Robbie M" w:date="2022-04-26T11:45:00Z"/>
        </w:rPr>
      </w:pPr>
      <w:ins w:id="413" w:author="Parks, Robbie M" w:date="2022-04-26T11:45:00Z">
        <w:r w:rsidRPr="00DC1374">
          <w:t xml:space="preserve">83. </w:t>
        </w:r>
        <w:r w:rsidRPr="00DC1374">
          <w:tab/>
          <w:t xml:space="preserve">Benatar M, </w:t>
        </w:r>
        <w:proofErr w:type="spellStart"/>
        <w:r w:rsidRPr="00DC1374">
          <w:t>Wuu</w:t>
        </w:r>
        <w:proofErr w:type="spellEnd"/>
        <w:r w:rsidRPr="00DC1374">
          <w:t xml:space="preserve"> J, </w:t>
        </w:r>
        <w:proofErr w:type="spellStart"/>
        <w:r w:rsidRPr="00DC1374">
          <w:t>McHutchison</w:t>
        </w:r>
        <w:proofErr w:type="spellEnd"/>
        <w:r w:rsidRPr="00DC1374">
          <w:t xml:space="preserve"> C, et al. Preventing amyotrophic lateral sclerosis: insights from pre-symptomatic neurodegenerative diseases. Published online 2021.</w:t>
        </w:r>
      </w:ins>
    </w:p>
    <w:p w14:paraId="5D7C5366" w14:textId="77777777" w:rsidR="00DC1374" w:rsidRPr="00DC1374" w:rsidRDefault="00DC1374" w:rsidP="00DC1374">
      <w:pPr>
        <w:pStyle w:val="Bibliography"/>
        <w:rPr>
          <w:ins w:id="414" w:author="Parks, Robbie M" w:date="2022-04-26T11:45:00Z"/>
        </w:rPr>
      </w:pPr>
      <w:ins w:id="415" w:author="Parks, Robbie M" w:date="2022-04-26T11:45:00Z">
        <w:r w:rsidRPr="00DC1374">
          <w:t xml:space="preserve">84. </w:t>
        </w:r>
        <w:r w:rsidRPr="00DC1374">
          <w:tab/>
          <w:t xml:space="preserve">Eisen A, Kiernan M, </w:t>
        </w:r>
        <w:proofErr w:type="spellStart"/>
        <w:r w:rsidRPr="00DC1374">
          <w:t>Mitsumoto</w:t>
        </w:r>
        <w:proofErr w:type="spellEnd"/>
        <w:r w:rsidRPr="00DC1374">
          <w:t xml:space="preserve"> H, Swash M. Amyotrophic lateral sclerosis: A long preclinical period? </w:t>
        </w:r>
        <w:r w:rsidRPr="00DC1374">
          <w:rPr>
            <w:i/>
            <w:iCs/>
          </w:rPr>
          <w:t>Journal of Neurology, Neurosurgery &amp; Psychiatry</w:t>
        </w:r>
        <w:r w:rsidRPr="00DC1374">
          <w:t>. 2014;85(11):1232-1238.</w:t>
        </w:r>
      </w:ins>
    </w:p>
    <w:p w14:paraId="0598653F" w14:textId="77777777" w:rsidR="00DC1374" w:rsidRPr="00DC1374" w:rsidRDefault="00DC1374" w:rsidP="00DC1374">
      <w:pPr>
        <w:pStyle w:val="Bibliography"/>
      </w:pPr>
      <w:ins w:id="416" w:author="Parks, Robbie M" w:date="2022-04-26T11:45:00Z">
        <w:r w:rsidRPr="00DC1374">
          <w:t>85</w:t>
        </w:r>
      </w:ins>
      <w:r w:rsidRPr="00DC1374">
        <w:t xml:space="preserve">.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6B29115E" w14:textId="77777777" w:rsidR="00591DE5" w:rsidRPr="00591DE5" w:rsidRDefault="00591DE5" w:rsidP="00591DE5">
      <w:pPr>
        <w:pStyle w:val="Bibliography"/>
        <w:rPr>
          <w:del w:id="417" w:author="Parks, Robbie M" w:date="2022-04-26T11:45:00Z"/>
        </w:rPr>
      </w:pPr>
      <w:del w:id="418" w:author="Parks, Robbie M" w:date="2022-04-26T11:45:00Z">
        <w:r w:rsidRPr="00591DE5">
          <w:delText xml:space="preserve">76. </w:delText>
        </w:r>
        <w:r w:rsidRPr="00591DE5">
          <w:tab/>
          <w:delText xml:space="preserve">Nakken O, Meyer HE, Stigum H, Holmøy T. High BMI is associated with low ALS risk: A population-based study. </w:delText>
        </w:r>
        <w:r w:rsidRPr="00591DE5">
          <w:rPr>
            <w:i/>
            <w:iCs/>
          </w:rPr>
          <w:delText>Neurology</w:delText>
        </w:r>
        <w:r w:rsidRPr="00591DE5">
          <w:delText>. 2019;93(5):e424-e432.</w:delText>
        </w:r>
      </w:del>
    </w:p>
    <w:p w14:paraId="218C2AA0" w14:textId="77777777" w:rsidR="00591DE5" w:rsidRPr="00591DE5" w:rsidRDefault="00591DE5" w:rsidP="00591DE5">
      <w:pPr>
        <w:pStyle w:val="Bibliography"/>
        <w:rPr>
          <w:del w:id="419" w:author="Parks, Robbie M" w:date="2022-04-26T11:45:00Z"/>
        </w:rPr>
      </w:pPr>
      <w:del w:id="420" w:author="Parks, Robbie M" w:date="2022-04-26T11:45:00Z">
        <w:r w:rsidRPr="00591DE5">
          <w:delText xml:space="preserve">77. </w:delText>
        </w:r>
        <w:r w:rsidRPr="00591DE5">
          <w:tab/>
          <w:delText xml:space="preserve">Jawaid A, Murthy SB, Wilson AM, et al. A decrease in body mass index is associated with faster progression of motor symptoms and shorter survival in ALS. </w:delText>
        </w:r>
        <w:r w:rsidRPr="00591DE5">
          <w:rPr>
            <w:i/>
            <w:iCs/>
          </w:rPr>
          <w:delText>Amyotrophic Lateral Sclerosis</w:delText>
        </w:r>
        <w:r w:rsidRPr="00591DE5">
          <w:delText>. 2010;11(6):542-548.</w:delText>
        </w:r>
      </w:del>
    </w:p>
    <w:p w14:paraId="4270D8A9" w14:textId="194C101F" w:rsidR="00DC1374" w:rsidRPr="00DC1374" w:rsidRDefault="00591DE5" w:rsidP="00DC1374">
      <w:pPr>
        <w:pStyle w:val="Bibliography"/>
      </w:pPr>
      <w:del w:id="421" w:author="Parks, Robbie M" w:date="2022-04-26T11:45:00Z">
        <w:r w:rsidRPr="00591DE5">
          <w:delText>78</w:delText>
        </w:r>
      </w:del>
      <w:ins w:id="422" w:author="Parks, Robbie M" w:date="2022-04-26T11:45:00Z">
        <w:r w:rsidR="00DC1374" w:rsidRPr="00DC1374">
          <w:t>86</w:t>
        </w:r>
      </w:ins>
      <w:r w:rsidR="00DC1374" w:rsidRPr="00DC1374">
        <w:t xml:space="preserve">. </w:t>
      </w:r>
      <w:r w:rsidR="00DC1374" w:rsidRPr="00DC1374">
        <w:tab/>
        <w:t xml:space="preserve">Carroll RJ, Ruppert D, </w:t>
      </w:r>
      <w:proofErr w:type="spellStart"/>
      <w:r w:rsidR="00DC1374" w:rsidRPr="00DC1374">
        <w:t>Stefanski</w:t>
      </w:r>
      <w:proofErr w:type="spellEnd"/>
      <w:r w:rsidR="00DC1374" w:rsidRPr="00DC1374">
        <w:t xml:space="preserve"> LA, </w:t>
      </w:r>
      <w:proofErr w:type="spellStart"/>
      <w:r w:rsidR="00DC1374" w:rsidRPr="00DC1374">
        <w:t>Crainiceanu</w:t>
      </w:r>
      <w:proofErr w:type="spellEnd"/>
      <w:r w:rsidR="00DC1374" w:rsidRPr="00DC1374">
        <w:t xml:space="preserve"> CM. </w:t>
      </w:r>
      <w:r w:rsidR="00DC1374" w:rsidRPr="00DC1374">
        <w:rPr>
          <w:i/>
          <w:iCs/>
        </w:rPr>
        <w:t>Measurement Error in Nonlinear Models: A Modern Perspective</w:t>
      </w:r>
      <w:r w:rsidR="00DC1374" w:rsidRPr="00DC1374">
        <w:t>. CRC press; 2006.</w:t>
      </w:r>
    </w:p>
    <w:p w14:paraId="7E349CC3" w14:textId="77777777" w:rsidR="00DC1374" w:rsidRPr="00DC1374" w:rsidRDefault="00DC1374" w:rsidP="00DC1374">
      <w:pPr>
        <w:pStyle w:val="Bibliography"/>
        <w:rPr>
          <w:ins w:id="423" w:author="Parks, Robbie M" w:date="2022-04-26T11:45:00Z"/>
        </w:rPr>
      </w:pPr>
      <w:ins w:id="424" w:author="Parks, Robbie M" w:date="2022-04-26T11:45:00Z">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ins>
    </w:p>
    <w:p w14:paraId="436EEF15" w14:textId="77777777" w:rsidR="00DC1374" w:rsidRPr="00DC1374" w:rsidRDefault="00DC1374" w:rsidP="00DC1374">
      <w:pPr>
        <w:pStyle w:val="Bibliography"/>
        <w:rPr>
          <w:ins w:id="425" w:author="Parks, Robbie M" w:date="2022-04-26T11:45:00Z"/>
        </w:rPr>
      </w:pPr>
      <w:ins w:id="426" w:author="Parks, Robbie M" w:date="2022-04-26T11:45:00Z">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ins>
    </w:p>
    <w:p w14:paraId="3891A205" w14:textId="6500D284" w:rsidR="0046514C" w:rsidRDefault="00EA34DC" w:rsidP="0046514C">
      <w:pPr>
        <w:rPr>
          <w:b/>
        </w:rPr>
      </w:pPr>
      <w:r w:rsidRPr="00E31758">
        <w:rPr>
          <w:rPrChange w:id="427" w:author="Parks, Robbie M" w:date="2022-04-26T11:45:00Z">
            <w:rPr>
              <w:b/>
            </w:rPr>
          </w:rPrChange>
        </w:rPr>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1613407E"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del w:id="428" w:author="Parks, Robbie M" w:date="2022-04-26T11:45:00Z">
              <w:r w:rsidRPr="006E60E3">
                <w:rPr>
                  <w:rFonts w:eastAsia="Arial"/>
                  <w:color w:val="000000"/>
                  <w:sz w:val="18"/>
                  <w:szCs w:val="18"/>
                </w:rPr>
                <w:delText>Unemployed</w:delText>
              </w:r>
              <w:r w:rsidR="00933812">
                <w:rPr>
                  <w:rFonts w:eastAsia="Arial"/>
                  <w:color w:val="000000"/>
                  <w:sz w:val="18"/>
                  <w:szCs w:val="18"/>
                </w:rPr>
                <w:delText xml:space="preserve"> or unclassified</w:delText>
              </w:r>
            </w:del>
            <w:ins w:id="429" w:author="Parks, Robbie M" w:date="2022-04-26T11:45:00Z">
              <w:r w:rsidR="00963910">
                <w:rPr>
                  <w:rFonts w:eastAsia="Arial"/>
                  <w:color w:val="000000"/>
                  <w:sz w:val="18"/>
                  <w:szCs w:val="18"/>
                </w:rPr>
                <w:t>Unknown</w:t>
              </w:r>
            </w:ins>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Change w:id="430" w:author="Parks, Robbie M" w:date="2022-04-26T11:45:00Z">
            <w:sectPr w:rsidR="00A4070E" w:rsidSect="000E6C97">
              <w:pgMar w:top="1440" w:right="1440" w:bottom="1440" w:left="1440" w:header="0" w:footer="720" w:gutter="0"/>
              <w:lnNumType w:countBy="0" w:restart="newPage"/>
            </w:sectPr>
          </w:sectPrChange>
        </w:sectPr>
      </w:pPr>
    </w:p>
    <w:p w14:paraId="1D4B80D8" w14:textId="35484709" w:rsidR="00984243" w:rsidRPr="00984243" w:rsidRDefault="00984243" w:rsidP="00670539">
      <w:pPr>
        <w:jc w:val="both"/>
        <w:rPr>
          <w:b/>
          <w:bCs/>
          <w:color w:val="000000" w:themeColor="text1"/>
        </w:rPr>
        <w:pPrChange w:id="431" w:author="Parks, Robbie M" w:date="2022-04-26T11:45:00Z">
          <w:pPr/>
        </w:pPrChange>
      </w:pPr>
      <w:r>
        <w:rPr>
          <w:b/>
          <w:bCs/>
          <w:color w:val="000000" w:themeColor="text1"/>
        </w:rPr>
        <w:lastRenderedPageBreak/>
        <w:t>Figure Captions</w:t>
      </w:r>
    </w:p>
    <w:p w14:paraId="4EF5D41E" w14:textId="77777777" w:rsidR="00984243" w:rsidRDefault="00984243" w:rsidP="00670539">
      <w:pPr>
        <w:jc w:val="both"/>
        <w:rPr>
          <w:b/>
          <w:bCs/>
          <w:color w:val="000000" w:themeColor="text1"/>
        </w:rPr>
        <w:pPrChange w:id="432" w:author="Parks, Robbie M" w:date="2022-04-26T11:45:00Z">
          <w:pPr/>
        </w:pPrChange>
      </w:pPr>
    </w:p>
    <w:p w14:paraId="53753560" w14:textId="7B9DE355" w:rsidR="00465B62" w:rsidRDefault="005572A9" w:rsidP="00670539">
      <w:pPr>
        <w:jc w:val="both"/>
        <w:rPr>
          <w:b/>
          <w:bCs/>
          <w:color w:val="000000" w:themeColor="text1"/>
        </w:rPr>
        <w:pPrChange w:id="433" w:author="Parks, Robbie M" w:date="2022-04-26T11:45:00Z">
          <w:pPr/>
        </w:pPrChange>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del w:id="434" w:author="Parks, Robbie M" w:date="2022-04-26T11:45:00Z">
        <w:r>
          <w:rPr>
            <w:bCs/>
          </w:rPr>
          <w:delText>5</w:delText>
        </w:r>
      </w:del>
      <w:ins w:id="435" w:author="Parks, Robbie M" w:date="2022-04-26T11:45:00Z">
        <w:r w:rsidR="00557887">
          <w:rPr>
            <w:bCs/>
          </w:rPr>
          <w:t xml:space="preserve">1,- </w:t>
        </w:r>
        <w:r>
          <w:rPr>
            <w:bCs/>
          </w:rPr>
          <w:t>5-</w:t>
        </w:r>
        <w:r w:rsidR="00557887">
          <w:rPr>
            <w:bCs/>
          </w:rPr>
          <w:t>, and 10</w:t>
        </w:r>
      </w:ins>
      <w:r w:rsidR="00557887">
        <w:rPr>
          <w:bCs/>
        </w:rPr>
        <w:t>-</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Change w:id="436" w:author="Parks, Robbie M" w:date="2022-04-26T11:45:00Z">
          <w:pPr/>
        </w:pPrChange>
      </w:pPr>
    </w:p>
    <w:p w14:paraId="2CB3CE13" w14:textId="31913B46" w:rsidR="005572A9" w:rsidRPr="00EE472E" w:rsidRDefault="005572A9" w:rsidP="00670539">
      <w:pPr>
        <w:jc w:val="both"/>
        <w:rPr>
          <w:bCs/>
        </w:rPr>
        <w:pPrChange w:id="437" w:author="Parks, Robbie M" w:date="2022-04-26T11:45:00Z">
          <w:pPr/>
        </w:pPrChange>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ins w:id="438" w:author="Parks, Robbie M" w:date="2022-04-26T11:45:00Z">
        <w:r w:rsidR="00FD6489">
          <w:rPr>
            <w:bCs/>
          </w:rPr>
          <w:t xml:space="preserve">(SD) </w:t>
        </w:r>
      </w:ins>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669167" w14:textId="77777777" w:rsidR="007D1EA9" w:rsidRDefault="007D1EA9">
      <w:pPr>
        <w:spacing w:line="240" w:lineRule="auto"/>
      </w:pPr>
      <w:r>
        <w:separator/>
      </w:r>
    </w:p>
  </w:endnote>
  <w:endnote w:type="continuationSeparator" w:id="0">
    <w:p w14:paraId="09800B60" w14:textId="77777777" w:rsidR="007D1EA9" w:rsidRDefault="007D1EA9">
      <w:pPr>
        <w:spacing w:line="240" w:lineRule="auto"/>
      </w:pPr>
      <w:r>
        <w:continuationSeparator/>
      </w:r>
    </w:p>
  </w:endnote>
  <w:endnote w:type="continuationNotice" w:id="1">
    <w:p w14:paraId="2C83A7DE" w14:textId="77777777" w:rsidR="007D1EA9" w:rsidRDefault="007D1EA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03727" w14:textId="77777777" w:rsidR="007D1EA9" w:rsidRDefault="007D1EA9">
      <w:pPr>
        <w:spacing w:line="240" w:lineRule="auto"/>
      </w:pPr>
      <w:r>
        <w:separator/>
      </w:r>
    </w:p>
  </w:footnote>
  <w:footnote w:type="continuationSeparator" w:id="0">
    <w:p w14:paraId="543353C7" w14:textId="77777777" w:rsidR="007D1EA9" w:rsidRDefault="007D1EA9">
      <w:pPr>
        <w:spacing w:line="240" w:lineRule="auto"/>
      </w:pPr>
      <w:r>
        <w:continuationSeparator/>
      </w:r>
    </w:p>
  </w:footnote>
  <w:footnote w:type="continuationNotice" w:id="1">
    <w:p w14:paraId="3FAD0E7E" w14:textId="77777777" w:rsidR="007D1EA9" w:rsidRDefault="007D1EA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6779"/>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4BA3"/>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EA9"/>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674AE"/>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88A"/>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55173</Words>
  <Characters>314491</Characters>
  <Application>Microsoft Office Word</Application>
  <DocSecurity>0</DocSecurity>
  <Lines>2620</Lines>
  <Paragraphs>7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6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cp:revision>
  <cp:lastPrinted>2021-10-26T23:59:00Z</cp:lastPrinted>
  <dcterms:created xsi:type="dcterms:W3CDTF">2022-04-26T15:44:00Z</dcterms:created>
  <dcterms:modified xsi:type="dcterms:W3CDTF">2022-04-26T15:4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